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F69AA26" w14:textId="382D2311" w:rsidR="002823ED" w:rsidRDefault="002823ED" w:rsidP="00BF1A14">
      <w:pPr>
        <w:pStyle w:val="NoSpacing"/>
        <w:rPr>
          <w:rFonts w:ascii="Times New Roman" w:eastAsiaTheme="minorHAnsi" w:hAnsi="Times New Roman"/>
          <w:sz w:val="2"/>
          <w:lang w:val="en-GB"/>
        </w:rPr>
      </w:pPr>
      <w:proofErr w:type="gramStart"/>
      <w:r>
        <w:rPr>
          <w:rFonts w:ascii="Times New Roman" w:eastAsiaTheme="minorHAnsi" w:hAnsi="Times New Roman"/>
          <w:sz w:val="2"/>
          <w:lang w:val="en-GB"/>
        </w:rPr>
        <w:t>.</w:t>
      </w:r>
      <w:proofErr w:type="spellStart"/>
      <w:r>
        <w:rPr>
          <w:rFonts w:ascii="Times New Roman" w:eastAsiaTheme="minorHAnsi" w:hAnsi="Times New Roman"/>
          <w:sz w:val="2"/>
          <w:lang w:val="en-GB"/>
        </w:rPr>
        <w:t>lppppppppppppppp</w:t>
      </w:r>
      <w:proofErr w:type="spellEnd"/>
      <w:proofErr w:type="gramEnd"/>
    </w:p>
    <w:sdt>
      <w:sdtPr>
        <w:rPr>
          <w:rFonts w:ascii="Times New Roman" w:eastAsiaTheme="minorHAnsi" w:hAnsi="Times New Roman"/>
          <w:sz w:val="2"/>
          <w:lang w:val="en-GB"/>
        </w:rPr>
        <w:id w:val="-1284729557"/>
        <w:docPartObj>
          <w:docPartGallery w:val="Cover Pages"/>
          <w:docPartUnique/>
        </w:docPartObj>
      </w:sdtPr>
      <w:sdtEndPr>
        <w:rPr>
          <w:sz w:val="24"/>
        </w:rPr>
      </w:sdtEndPr>
      <w:sdtContent>
        <w:p w14:paraId="14499D96" w14:textId="48D99D05" w:rsidR="001873F7" w:rsidRPr="00FA41DB" w:rsidRDefault="005E1D92" w:rsidP="00BF1A14">
          <w:pPr>
            <w:pStyle w:val="NoSpacing"/>
            <w:rPr>
              <w:sz w:val="2"/>
            </w:rPr>
          </w:pPr>
          <w:r w:rsidRPr="00FA41DB">
            <w:rPr>
              <w:noProof/>
            </w:rPr>
            <w:drawing>
              <wp:anchor distT="0" distB="0" distL="114300" distR="114300" simplePos="0" relativeHeight="251662336" behindDoc="0" locked="0" layoutInCell="1" allowOverlap="1" wp14:anchorId="523DDBD4" wp14:editId="00109052">
                <wp:simplePos x="0" y="0"/>
                <wp:positionH relativeFrom="margin">
                  <wp:align>center</wp:align>
                </wp:positionH>
                <wp:positionV relativeFrom="paragraph">
                  <wp:posOffset>0</wp:posOffset>
                </wp:positionV>
                <wp:extent cx="1951355" cy="1951355"/>
                <wp:effectExtent l="0" t="0" r="0" b="0"/>
                <wp:wrapThrough wrapText="bothSides">
                  <wp:wrapPolygon edited="0">
                    <wp:start x="0" y="0"/>
                    <wp:lineTo x="0" y="21298"/>
                    <wp:lineTo x="21298" y="21298"/>
                    <wp:lineTo x="21298" y="0"/>
                    <wp:lineTo x="0" y="0"/>
                  </wp:wrapPolygon>
                </wp:wrapThrough>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951355" cy="195135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126015E" w14:textId="68BA3FA5" w:rsidR="001873F7" w:rsidRPr="00FA41DB" w:rsidRDefault="00F70899">
          <w:pPr>
            <w:spacing w:before="0" w:after="160" w:line="259" w:lineRule="auto"/>
          </w:pPr>
          <w:r w:rsidRPr="00FA41DB">
            <w:rPr>
              <w:noProof/>
            </w:rPr>
            <mc:AlternateContent>
              <mc:Choice Requires="wps">
                <w:drawing>
                  <wp:anchor distT="45720" distB="45720" distL="114300" distR="114300" simplePos="0" relativeHeight="251666432" behindDoc="0" locked="0" layoutInCell="1" allowOverlap="1" wp14:anchorId="17CDF80C" wp14:editId="576548FE">
                    <wp:simplePos x="0" y="0"/>
                    <wp:positionH relativeFrom="margin">
                      <wp:align>right</wp:align>
                    </wp:positionH>
                    <wp:positionV relativeFrom="paragraph">
                      <wp:posOffset>7551420</wp:posOffset>
                    </wp:positionV>
                    <wp:extent cx="6225540" cy="584200"/>
                    <wp:effectExtent l="0" t="0" r="3810" b="635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25540" cy="584791"/>
                            </a:xfrm>
                            <a:prstGeom prst="rect">
                              <a:avLst/>
                            </a:prstGeom>
                            <a:solidFill>
                              <a:srgbClr val="FFFFFF"/>
                            </a:solidFill>
                            <a:ln w="9525">
                              <a:noFill/>
                              <a:miter lim="800000"/>
                              <a:headEnd/>
                              <a:tailEnd/>
                            </a:ln>
                          </wps:spPr>
                          <wps:txbx>
                            <w:txbxContent>
                              <w:p w14:paraId="72AC1C47" w14:textId="61CADE9F" w:rsidR="00E07E50" w:rsidRPr="00BF1A14" w:rsidRDefault="00E07E50" w:rsidP="00BF1A14">
                                <w:pPr>
                                  <w:jc w:val="center"/>
                                  <w:rPr>
                                    <w:sz w:val="28"/>
                                    <w:szCs w:val="28"/>
                                  </w:rPr>
                                </w:pPr>
                                <w:r w:rsidRPr="00BF1A14">
                                  <w:rPr>
                                    <w:sz w:val="28"/>
                                    <w:szCs w:val="28"/>
                                  </w:rPr>
                                  <w:fldChar w:fldCharType="begin"/>
                                </w:r>
                                <w:r w:rsidRPr="00BF1A14">
                                  <w:rPr>
                                    <w:sz w:val="28"/>
                                    <w:szCs w:val="28"/>
                                  </w:rPr>
                                  <w:instrText xml:space="preserve"> DATE \@ "dd MMMM yyyy" </w:instrText>
                                </w:r>
                                <w:r w:rsidRPr="00BF1A14">
                                  <w:rPr>
                                    <w:sz w:val="28"/>
                                    <w:szCs w:val="28"/>
                                  </w:rPr>
                                  <w:fldChar w:fldCharType="separate"/>
                                </w:r>
                                <w:r>
                                  <w:rPr>
                                    <w:noProof/>
                                    <w:sz w:val="28"/>
                                    <w:szCs w:val="28"/>
                                  </w:rPr>
                                  <w:t>31 October 2018</w:t>
                                </w:r>
                                <w:r w:rsidRPr="00BF1A14">
                                  <w:rPr>
                                    <w:sz w:val="28"/>
                                    <w:szCs w:val="28"/>
                                  </w:rPr>
                                  <w:fldChar w:fldCharType="end"/>
                                </w:r>
                                <w:r w:rsidRPr="00BF1A14">
                                  <w:rPr>
                                    <w:sz w:val="28"/>
                                    <w:szCs w:val="28"/>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17CDF80C" id="_x0000_t202" coordsize="21600,21600" o:spt="202" path="m,l,21600r21600,l21600,xe">
                    <v:stroke joinstyle="miter"/>
                    <v:path gradientshapeok="t" o:connecttype="rect"/>
                  </v:shapetype>
                  <v:shape id="Text Box 2" o:spid="_x0000_s1026" type="#_x0000_t202" style="position:absolute;left:0;text-align:left;margin-left:439pt;margin-top:594.6pt;width:490.2pt;height:46pt;z-index:251666432;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" stroked="f">
                    <v:textbox>
                      <w:txbxContent>
                        <w:p w14:paraId="72AC1C47" w14:textId="61CADE9F" w:rsidR="00E07E50" w:rsidRPr="00BF1A14" w:rsidRDefault="00E07E50" w:rsidP="00BF1A14">
                          <w:pPr>
                            <w:jc w:val="center"/>
                            <w:rPr>
                              <w:sz w:val="28"/>
                              <w:szCs w:val="28"/>
                            </w:rPr>
                          </w:pPr>
                          <w:r w:rsidRPr="00BF1A14">
                            <w:rPr>
                              <w:sz w:val="28"/>
                              <w:szCs w:val="28"/>
                            </w:rPr>
                            <w:fldChar w:fldCharType="begin"/>
                          </w:r>
                          <w:r w:rsidRPr="00BF1A14">
                            <w:rPr>
                              <w:sz w:val="28"/>
                              <w:szCs w:val="28"/>
                            </w:rPr>
                            <w:instrText xml:space="preserve"> DATE \@ "dd MMMM yyyy" </w:instrText>
                          </w:r>
                          <w:r w:rsidRPr="00BF1A14">
                            <w:rPr>
                              <w:sz w:val="28"/>
                              <w:szCs w:val="28"/>
                            </w:rPr>
                            <w:fldChar w:fldCharType="separate"/>
                          </w:r>
                          <w:r>
                            <w:rPr>
                              <w:noProof/>
                              <w:sz w:val="28"/>
                              <w:szCs w:val="28"/>
                            </w:rPr>
                            <w:t>31 October 2018</w:t>
                          </w:r>
                          <w:r w:rsidRPr="00BF1A14">
                            <w:rPr>
                              <w:sz w:val="28"/>
                              <w:szCs w:val="28"/>
                            </w:rPr>
                            <w:fldChar w:fldCharType="end"/>
                          </w:r>
                          <w:r w:rsidRPr="00BF1A14">
                            <w:rPr>
                              <w:sz w:val="28"/>
                              <w:szCs w:val="28"/>
                            </w:rPr>
                            <w:t>.</w:t>
                          </w:r>
                        </w:p>
                      </w:txbxContent>
                    </v:textbox>
                    <w10:wrap type="square" anchorx="margin"/>
                  </v:shape>
                </w:pict>
              </mc:Fallback>
            </mc:AlternateContent>
          </w:r>
          <w:r w:rsidRPr="00FA41DB">
            <w:rPr>
              <w:noProof/>
            </w:rPr>
            <mc:AlternateContent>
              <mc:Choice Requires="wps">
                <w:drawing>
                  <wp:anchor distT="0" distB="0" distL="114300" distR="114300" simplePos="0" relativeHeight="251661312" behindDoc="0" locked="0" layoutInCell="1" allowOverlap="1" wp14:anchorId="672F3445" wp14:editId="3A3F53CF">
                    <wp:simplePos x="0" y="0"/>
                    <wp:positionH relativeFrom="margin">
                      <wp:posOffset>-114300</wp:posOffset>
                    </wp:positionH>
                    <wp:positionV relativeFrom="margin">
                      <wp:posOffset>2635885</wp:posOffset>
                    </wp:positionV>
                    <wp:extent cx="5943600" cy="1409700"/>
                    <wp:effectExtent l="0" t="0" r="0" b="0"/>
                    <wp:wrapNone/>
                    <wp:docPr id="62" name="Text Box 62"/>
                    <wp:cNvGraphicFramePr/>
                    <a:graphic xmlns:a="http://schemas.openxmlformats.org/drawingml/2006/main">
                      <a:graphicData uri="http://schemas.microsoft.com/office/word/2010/wordprocessingShape">
                        <wps:wsp>
                          <wps:cNvSpPr txBox="1"/>
                          <wps:spPr>
                            <a:xfrm>
                              <a:off x="0" y="0"/>
                              <a:ext cx="5943600" cy="1409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F27C385" w14:textId="0840F2F8" w:rsidR="00E07E50" w:rsidRPr="00F70899" w:rsidRDefault="00E07E50" w:rsidP="004E24E5">
                                <w:pPr>
                                  <w:pStyle w:val="NoSpacing"/>
                                  <w:jc w:val="center"/>
                                  <w:rPr>
                                    <w:rFonts w:asciiTheme="majorHAnsi" w:eastAsiaTheme="majorEastAsia" w:hAnsiTheme="majorHAnsi" w:cstheme="majorBidi"/>
                                    <w:caps/>
                                    <w:sz w:val="64"/>
                                    <w:szCs w:val="64"/>
                                  </w:rPr>
                                </w:pPr>
                                <w:r w:rsidRPr="00F70899">
                                  <w:rPr>
                                    <w:rFonts w:asciiTheme="majorHAnsi" w:eastAsiaTheme="majorEastAsia" w:hAnsiTheme="majorHAnsi" w:cstheme="majorBidi"/>
                                    <w:caps/>
                                    <w:sz w:val="64"/>
                                    <w:szCs w:val="64"/>
                                  </w:rPr>
                                  <w:t>Citizen - Politician System</w:t>
                                </w:r>
                              </w:p>
                              <w:p w14:paraId="3592372A" w14:textId="17E45E3B" w:rsidR="00E07E50" w:rsidRPr="00F70899" w:rsidRDefault="00E07E50" w:rsidP="004E24E5">
                                <w:pPr>
                                  <w:pStyle w:val="NoSpacing"/>
                                  <w:spacing w:before="120"/>
                                  <w:jc w:val="center"/>
                                  <w:rPr>
                                    <w:sz w:val="36"/>
                                    <w:szCs w:val="36"/>
                                  </w:rPr>
                                </w:pPr>
                                <w:sdt>
                                  <w:sdtPr>
                                    <w:rPr>
                                      <w:sz w:val="36"/>
                                      <w:szCs w:val="36"/>
                                    </w:rPr>
                                    <w:alias w:val="Subtitle"/>
                                    <w:tag w:val=""/>
                                    <w:id w:val="2021743002"/>
                                    <w:dataBinding w:prefixMappings="xmlns:ns0='http://purl.org/dc/elements/1.1/' xmlns:ns1='http://schemas.openxmlformats.org/package/2006/metadata/core-properties' " w:xpath="/ns1:coreProperties[1]/ns0:subject[1]" w:storeItemID="{6C3C8BC8-F283-45AE-878A-BAB7291924A1}"/>
                                    <w:text/>
                                  </w:sdtPr>
                                  <w:sdtContent>
                                    <w:r w:rsidRPr="00F70899">
                                      <w:rPr>
                                        <w:sz w:val="36"/>
                                        <w:szCs w:val="36"/>
                                      </w:rPr>
                                      <w:t>By:  101358, 102008</w:t>
                                    </w:r>
                                  </w:sdtContent>
                                </w:sdt>
                                <w:r w:rsidRPr="00F70899">
                                  <w:rPr>
                                    <w:sz w:val="36"/>
                                    <w:szCs w:val="36"/>
                                  </w:rPr>
                                  <w:t>.</w:t>
                                </w:r>
                              </w:p>
                              <w:p w14:paraId="455B1263" w14:textId="77777777" w:rsidR="00E07E50" w:rsidRPr="00F70899" w:rsidRDefault="00E07E50"/>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76500</wp14:pctWidth>
                    </wp14:sizeRelH>
                    <wp14:sizeRelV relativeFrom="margin">
                      <wp14:pctHeight>0</wp14:pctHeight>
                    </wp14:sizeRelV>
                  </wp:anchor>
                </w:drawing>
              </mc:Choice>
              <mc:Fallback>
                <w:pict>
                  <v:shape w14:anchorId="672F3445" id="Text Box 62" o:spid="_x0000_s1027" type="#_x0000_t202" style="position:absolute;left:0;text-align:left;margin-left:-9pt;margin-top:207.55pt;width:468pt;height:111pt;z-index:251661312;visibility:visible;mso-wrap-style:square;mso-width-percent:765;mso-height-percent:0;mso-wrap-distance-left:9pt;mso-wrap-distance-top:0;mso-wrap-distance-right:9pt;mso-wrap-distance-bottom:0;mso-position-horizontal:absolute;mso-position-horizontal-relative:margin;mso-position-vertical:absolute;mso-position-vertical-relative:margin;mso-width-percent:765;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" filled="f" stroked="f" strokeweight=".5pt">
                    <v:textbox>
                      <w:txbxContent>
                        <w:p w14:paraId="0F27C385" w14:textId="0840F2F8" w:rsidR="00E07E50" w:rsidRPr="00F70899" w:rsidRDefault="00E07E50" w:rsidP="004E24E5">
                          <w:pPr>
                            <w:pStyle w:val="NoSpacing"/>
                            <w:jc w:val="center"/>
                            <w:rPr>
                              <w:rFonts w:asciiTheme="majorHAnsi" w:eastAsiaTheme="majorEastAsia" w:hAnsiTheme="majorHAnsi" w:cstheme="majorBidi"/>
                              <w:caps/>
                              <w:sz w:val="64"/>
                              <w:szCs w:val="64"/>
                            </w:rPr>
                          </w:pPr>
                          <w:r w:rsidRPr="00F70899">
                            <w:rPr>
                              <w:rFonts w:asciiTheme="majorHAnsi" w:eastAsiaTheme="majorEastAsia" w:hAnsiTheme="majorHAnsi" w:cstheme="majorBidi"/>
                              <w:caps/>
                              <w:sz w:val="64"/>
                              <w:szCs w:val="64"/>
                            </w:rPr>
                            <w:t>Citizen - Politician System</w:t>
                          </w:r>
                        </w:p>
                        <w:p w14:paraId="3592372A" w14:textId="17E45E3B" w:rsidR="00E07E50" w:rsidRPr="00F70899" w:rsidRDefault="00E07E50" w:rsidP="004E24E5">
                          <w:pPr>
                            <w:pStyle w:val="NoSpacing"/>
                            <w:spacing w:before="120"/>
                            <w:jc w:val="center"/>
                            <w:rPr>
                              <w:sz w:val="36"/>
                              <w:szCs w:val="36"/>
                            </w:rPr>
                          </w:pPr>
                          <w:sdt>
                            <w:sdtPr>
                              <w:rPr>
                                <w:sz w:val="36"/>
                                <w:szCs w:val="36"/>
                              </w:rPr>
                              <w:alias w:val="Subtitle"/>
                              <w:tag w:val=""/>
                              <w:id w:val="2021743002"/>
                              <w:dataBinding w:prefixMappings="xmlns:ns0='http://purl.org/dc/elements/1.1/' xmlns:ns1='http://schemas.openxmlformats.org/package/2006/metadata/core-properties' " w:xpath="/ns1:coreProperties[1]/ns0:subject[1]" w:storeItemID="{6C3C8BC8-F283-45AE-878A-BAB7291924A1}"/>
                              <w:text/>
                            </w:sdtPr>
                            <w:sdtContent>
                              <w:r w:rsidRPr="00F70899">
                                <w:rPr>
                                  <w:sz w:val="36"/>
                                  <w:szCs w:val="36"/>
                                </w:rPr>
                                <w:t>By:  101358, 102008</w:t>
                              </w:r>
                            </w:sdtContent>
                          </w:sdt>
                          <w:r w:rsidRPr="00F70899">
                            <w:rPr>
                              <w:sz w:val="36"/>
                              <w:szCs w:val="36"/>
                            </w:rPr>
                            <w:t>.</w:t>
                          </w:r>
                        </w:p>
                        <w:p w14:paraId="455B1263" w14:textId="77777777" w:rsidR="00E07E50" w:rsidRPr="00F70899" w:rsidRDefault="00E07E50"/>
                      </w:txbxContent>
                    </v:textbox>
                    <w10:wrap anchorx="margin" anchory="margin"/>
                  </v:shape>
                </w:pict>
              </mc:Fallback>
            </mc:AlternateContent>
          </w:r>
          <w:r w:rsidR="00BF1A14" w:rsidRPr="00FA41DB">
            <w:rPr>
              <w:noProof/>
            </w:rPr>
            <mc:AlternateContent>
              <mc:Choice Requires="wps">
                <w:drawing>
                  <wp:anchor distT="45720" distB="45720" distL="114300" distR="114300" simplePos="0" relativeHeight="251668480" behindDoc="0" locked="0" layoutInCell="1" allowOverlap="1" wp14:anchorId="5C2D600B" wp14:editId="3D8A4B97">
                    <wp:simplePos x="0" y="0"/>
                    <wp:positionH relativeFrom="margin">
                      <wp:posOffset>-601980</wp:posOffset>
                    </wp:positionH>
                    <wp:positionV relativeFrom="paragraph">
                      <wp:posOffset>5069205</wp:posOffset>
                    </wp:positionV>
                    <wp:extent cx="6574790" cy="1404620"/>
                    <wp:effectExtent l="0" t="0" r="0" b="8255"/>
                    <wp:wrapSquare wrapText="bothSides"/>
                    <wp:docPr id="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574790" cy="1404620"/>
                            </a:xfrm>
                            <a:prstGeom prst="rect">
                              <a:avLst/>
                            </a:prstGeom>
                            <a:solidFill>
                              <a:srgbClr val="FFFFFF"/>
                            </a:solidFill>
                            <a:ln w="9525">
                              <a:noFill/>
                              <a:miter lim="800000"/>
                              <a:headEnd/>
                              <a:tailEnd/>
                            </a:ln>
                          </wps:spPr>
                          <wps:txbx>
                            <w:txbxContent>
                              <w:p w14:paraId="3F20B1EA" w14:textId="32C7C88B" w:rsidR="00E07E50" w:rsidRPr="00F70899" w:rsidRDefault="00E07E50" w:rsidP="00BF1A14">
                                <w:pPr>
                                  <w:jc w:val="center"/>
                                  <w:rPr>
                                    <w:iCs/>
                                    <w:sz w:val="28"/>
                                    <w:szCs w:val="28"/>
                                  </w:rPr>
                                </w:pPr>
                                <w:r w:rsidRPr="00F70899">
                                  <w:rPr>
                                    <w:iCs/>
                                    <w:sz w:val="28"/>
                                    <w:szCs w:val="28"/>
                                  </w:rPr>
                                  <w:t xml:space="preserve">An informatics system project </w:t>
                                </w:r>
                                <w:r>
                                  <w:rPr>
                                    <w:iCs/>
                                    <w:sz w:val="28"/>
                                    <w:szCs w:val="28"/>
                                  </w:rPr>
                                  <w:t>final system documentation</w:t>
                                </w:r>
                                <w:r w:rsidRPr="00F70899">
                                  <w:rPr>
                                    <w:iCs/>
                                    <w:sz w:val="28"/>
                                    <w:szCs w:val="28"/>
                                  </w:rPr>
                                  <w:t xml:space="preserve"> submitted to the faculty of information technology in partial fulfilment of the requirements of the award of a degree in Informatics and Computer Scienc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C2D600B" id="_x0000_s1028" type="#_x0000_t202" style="position:absolute;left:0;text-align:left;margin-left:-47.4pt;margin-top:399.15pt;width:517.7pt;height:110.6pt;z-index:251668480;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" stroked="f">
                    <v:textbox style="mso-fit-shape-to-text:t">
                      <w:txbxContent>
                        <w:p w14:paraId="3F20B1EA" w14:textId="32C7C88B" w:rsidR="00E07E50" w:rsidRPr="00F70899" w:rsidRDefault="00E07E50" w:rsidP="00BF1A14">
                          <w:pPr>
                            <w:jc w:val="center"/>
                            <w:rPr>
                              <w:iCs/>
                              <w:sz w:val="28"/>
                              <w:szCs w:val="28"/>
                            </w:rPr>
                          </w:pPr>
                          <w:r w:rsidRPr="00F70899">
                            <w:rPr>
                              <w:iCs/>
                              <w:sz w:val="28"/>
                              <w:szCs w:val="28"/>
                            </w:rPr>
                            <w:t xml:space="preserve">An informatics system project </w:t>
                          </w:r>
                          <w:r>
                            <w:rPr>
                              <w:iCs/>
                              <w:sz w:val="28"/>
                              <w:szCs w:val="28"/>
                            </w:rPr>
                            <w:t>final system documentation</w:t>
                          </w:r>
                          <w:r w:rsidRPr="00F70899">
                            <w:rPr>
                              <w:iCs/>
                              <w:sz w:val="28"/>
                              <w:szCs w:val="28"/>
                            </w:rPr>
                            <w:t xml:space="preserve"> submitted to the faculty of information technology in partial fulfilment of the requirements of the award of a degree in Informatics and Computer Science.</w:t>
                          </w:r>
                        </w:p>
                      </w:txbxContent>
                    </v:textbox>
                    <w10:wrap type="square" anchorx="margin"/>
                  </v:shape>
                </w:pict>
              </mc:Fallback>
            </mc:AlternateContent>
          </w:r>
          <w:r w:rsidR="001873F7" w:rsidRPr="00FA41DB">
            <w:br w:type="page"/>
          </w:r>
          <w:r w:rsidR="00022779" w:rsidRPr="00FA41DB">
            <w:lastRenderedPageBreak/>
            <w:t xml:space="preserve"> </w:t>
          </w:r>
        </w:p>
      </w:sdtContent>
    </w:sdt>
    <w:p w14:paraId="6048853C" w14:textId="72A29D7D" w:rsidR="00D84C4E" w:rsidRPr="00FA41DB" w:rsidRDefault="003A3AD6" w:rsidP="00695E6E">
      <w:pPr>
        <w:pStyle w:val="Heading1"/>
      </w:pPr>
      <w:bookmarkStart w:id="0" w:name="_Toc528249139"/>
      <w:r w:rsidRPr="00FA41DB">
        <w:t>Declaration</w:t>
      </w:r>
      <w:bookmarkEnd w:id="0"/>
    </w:p>
    <w:p w14:paraId="6380B6F9" w14:textId="1D53F814" w:rsidR="003C25FE" w:rsidRPr="00FA41DB" w:rsidRDefault="003C25FE" w:rsidP="003C25FE">
      <w:r w:rsidRPr="00FA41DB">
        <w:t>We</w:t>
      </w:r>
      <w:r w:rsidR="003F2EFC" w:rsidRPr="00FA41DB">
        <w:t>, 101538 and 102008,</w:t>
      </w:r>
      <w:r w:rsidRPr="00FA41DB">
        <w:t xml:space="preserve"> declare that this project has not been submitted in Strathmore University or any other university for the award of a degree in Informatics and Computer Science or any other degree.</w:t>
      </w:r>
    </w:p>
    <w:p w14:paraId="7CC37820" w14:textId="0CD39411" w:rsidR="003C25FE" w:rsidRPr="00366380" w:rsidRDefault="003C25FE" w:rsidP="003C25FE">
      <w:pPr>
        <w:rPr>
          <w:b/>
        </w:rPr>
      </w:pPr>
      <w:r w:rsidRPr="00366380">
        <w:rPr>
          <w:b/>
        </w:rPr>
        <w:t>Student Signature</w:t>
      </w:r>
      <w:r w:rsidR="00621510" w:rsidRPr="00366380">
        <w:rPr>
          <w:b/>
        </w:rPr>
        <w:t>:</w:t>
      </w:r>
    </w:p>
    <w:p w14:paraId="4EEA74B8" w14:textId="4D987375" w:rsidR="003C25FE" w:rsidRPr="00FA41DB" w:rsidRDefault="003C25FE" w:rsidP="003C25FE">
      <w:r w:rsidRPr="00FA41DB">
        <w:t xml:space="preserve">Sign </w:t>
      </w:r>
      <w:r w:rsidRPr="00FA41DB">
        <w:softHyphen/>
      </w:r>
      <w:r w:rsidRPr="00FA41DB">
        <w:softHyphen/>
      </w:r>
      <w:r w:rsidRPr="00FA41DB">
        <w:softHyphen/>
      </w:r>
      <w:r w:rsidRPr="00FA41DB">
        <w:softHyphen/>
      </w:r>
      <w:r w:rsidRPr="00FA41DB">
        <w:softHyphen/>
      </w:r>
      <w:r w:rsidRPr="00FA41DB">
        <w:softHyphen/>
      </w:r>
      <w:r w:rsidRPr="00FA41DB">
        <w:softHyphen/>
        <w:t>______________________</w:t>
      </w:r>
      <w:r w:rsidR="00283789" w:rsidRPr="00FA41DB">
        <w:t>______</w:t>
      </w:r>
      <w:r w:rsidRPr="00FA41DB">
        <w:t xml:space="preserve"> Date __________________</w:t>
      </w:r>
    </w:p>
    <w:p w14:paraId="06731814" w14:textId="45B6512C" w:rsidR="003C25FE" w:rsidRPr="00366380" w:rsidRDefault="003C25FE" w:rsidP="003C25FE">
      <w:pPr>
        <w:rPr>
          <w:b/>
        </w:rPr>
      </w:pPr>
      <w:r w:rsidRPr="00366380">
        <w:rPr>
          <w:b/>
        </w:rPr>
        <w:t>Student Signature</w:t>
      </w:r>
      <w:r w:rsidR="00621510" w:rsidRPr="00366380">
        <w:rPr>
          <w:b/>
        </w:rPr>
        <w:t>:</w:t>
      </w:r>
    </w:p>
    <w:p w14:paraId="26AF158D" w14:textId="1BCCC621" w:rsidR="003C25FE" w:rsidRPr="00FA41DB" w:rsidRDefault="003C25FE" w:rsidP="003C25FE">
      <w:r w:rsidRPr="00FA41DB">
        <w:t xml:space="preserve">Sign </w:t>
      </w:r>
      <w:r w:rsidRPr="00FA41DB">
        <w:softHyphen/>
      </w:r>
      <w:r w:rsidRPr="00FA41DB">
        <w:softHyphen/>
      </w:r>
      <w:r w:rsidRPr="00FA41DB">
        <w:softHyphen/>
      </w:r>
      <w:r w:rsidRPr="00FA41DB">
        <w:softHyphen/>
      </w:r>
      <w:r w:rsidRPr="00FA41DB">
        <w:softHyphen/>
      </w:r>
      <w:r w:rsidRPr="00FA41DB">
        <w:softHyphen/>
      </w:r>
      <w:r w:rsidRPr="00FA41DB">
        <w:softHyphen/>
        <w:t>______________________</w:t>
      </w:r>
      <w:r w:rsidR="00283789" w:rsidRPr="00FA41DB">
        <w:t>______</w:t>
      </w:r>
      <w:r w:rsidRPr="00FA41DB">
        <w:t xml:space="preserve"> Date __________________</w:t>
      </w:r>
    </w:p>
    <w:p w14:paraId="5B6AAE57" w14:textId="77777777" w:rsidR="003C25FE" w:rsidRPr="00FA41DB" w:rsidRDefault="003C25FE" w:rsidP="003C25FE"/>
    <w:p w14:paraId="73613FB1" w14:textId="186DFC68" w:rsidR="003C25FE" w:rsidRPr="00366380" w:rsidRDefault="003C25FE" w:rsidP="003C25FE">
      <w:pPr>
        <w:rPr>
          <w:b/>
        </w:rPr>
      </w:pPr>
      <w:r w:rsidRPr="00366380">
        <w:rPr>
          <w:b/>
        </w:rPr>
        <w:t>Supervisor Signature</w:t>
      </w:r>
      <w:r w:rsidR="00621510" w:rsidRPr="00366380">
        <w:rPr>
          <w:b/>
        </w:rPr>
        <w:t>:</w:t>
      </w:r>
    </w:p>
    <w:p w14:paraId="560CE43E" w14:textId="23E28C49" w:rsidR="00621510" w:rsidRPr="00FA41DB" w:rsidRDefault="003C25FE" w:rsidP="003C25FE">
      <w:r w:rsidRPr="00FA41DB">
        <w:t xml:space="preserve">Sign </w:t>
      </w:r>
      <w:r w:rsidRPr="00FA41DB">
        <w:softHyphen/>
      </w:r>
      <w:r w:rsidRPr="00FA41DB">
        <w:softHyphen/>
      </w:r>
      <w:r w:rsidRPr="00FA41DB">
        <w:softHyphen/>
      </w:r>
      <w:r w:rsidRPr="00FA41DB">
        <w:softHyphen/>
      </w:r>
      <w:r w:rsidRPr="00FA41DB">
        <w:softHyphen/>
      </w:r>
      <w:r w:rsidRPr="00FA41DB">
        <w:softHyphen/>
      </w:r>
      <w:r w:rsidRPr="00FA41DB">
        <w:softHyphen/>
        <w:t>______________________</w:t>
      </w:r>
      <w:r w:rsidR="00283789" w:rsidRPr="00FA41DB">
        <w:t>______</w:t>
      </w:r>
      <w:r w:rsidRPr="00FA41DB">
        <w:t xml:space="preserve"> Date __________________</w:t>
      </w:r>
    </w:p>
    <w:p w14:paraId="452C86E4" w14:textId="583ED3FE" w:rsidR="00621510" w:rsidRPr="00FA41DB" w:rsidRDefault="00621510">
      <w:pPr>
        <w:spacing w:before="0" w:after="160" w:line="259" w:lineRule="auto"/>
      </w:pPr>
      <w:r w:rsidRPr="00FA41DB">
        <w:br w:type="page"/>
      </w:r>
    </w:p>
    <w:p w14:paraId="6F970F6C" w14:textId="5428B67C" w:rsidR="003C25FE" w:rsidRDefault="003A3AD6" w:rsidP="00695E6E">
      <w:pPr>
        <w:pStyle w:val="Heading1"/>
      </w:pPr>
      <w:bookmarkStart w:id="1" w:name="_Toc528249140"/>
      <w:r w:rsidRPr="00FA41DB">
        <w:lastRenderedPageBreak/>
        <w:t>Abstract</w:t>
      </w:r>
      <w:bookmarkEnd w:id="1"/>
    </w:p>
    <w:p w14:paraId="39707328" w14:textId="437720B4" w:rsidR="003C25FE" w:rsidRDefault="00D27AD0" w:rsidP="004D02DD">
      <w:pPr>
        <w:ind w:firstLine="720"/>
      </w:pPr>
      <w:r w:rsidRPr="00D27AD0">
        <w:t xml:space="preserve">The status quo in Kenya is that citizens do not know the type of leader they select. In most cases citizens often </w:t>
      </w:r>
      <w:r w:rsidR="00B62514">
        <w:t>find</w:t>
      </w:r>
      <w:r w:rsidRPr="00D27AD0">
        <w:t xml:space="preserve"> </w:t>
      </w:r>
      <w:r w:rsidR="00B62514">
        <w:t xml:space="preserve">that </w:t>
      </w:r>
      <w:r w:rsidRPr="00D27AD0">
        <w:t>the leader disappear</w:t>
      </w:r>
      <w:r w:rsidR="00B62514">
        <w:t>s</w:t>
      </w:r>
      <w:r w:rsidRPr="00D27AD0">
        <w:t xml:space="preserve"> </w:t>
      </w:r>
      <w:r w:rsidR="00B62514">
        <w:t>after</w:t>
      </w:r>
      <w:r w:rsidRPr="00D27AD0">
        <w:t xml:space="preserve"> he is elected</w:t>
      </w:r>
      <w:r w:rsidR="00B62514">
        <w:t>.</w:t>
      </w:r>
      <w:r>
        <w:t xml:space="preserve"> The elected leaders also do not fulfil their duties as stipulated in the constitution or their manifesto.</w:t>
      </w:r>
    </w:p>
    <w:p w14:paraId="7B6DC1BC" w14:textId="2B5CAE00" w:rsidR="003C25FE" w:rsidRDefault="00D27AD0" w:rsidP="004D02DD">
      <w:pPr>
        <w:ind w:firstLine="720"/>
      </w:pPr>
      <w:r>
        <w:t xml:space="preserve">Normally during elections, candidates hand out their manifestos in form of booklets. In most situations </w:t>
      </w:r>
      <w:r w:rsidR="00B62514">
        <w:t>some</w:t>
      </w:r>
      <w:r>
        <w:t xml:space="preserve"> of the objectives in the manifestos</w:t>
      </w:r>
      <w:r w:rsidR="00B62514">
        <w:t xml:space="preserve"> are not fulfilled</w:t>
      </w:r>
      <w:r>
        <w:t xml:space="preserve">. </w:t>
      </w:r>
      <w:r w:rsidR="00B62514">
        <w:t>C</w:t>
      </w:r>
      <w:r>
        <w:t>itizens have no way of contacting their leaders to raise a complaint or observation.</w:t>
      </w:r>
    </w:p>
    <w:p w14:paraId="56F10AA6" w14:textId="0A670E63" w:rsidR="00E23E6F" w:rsidRDefault="00B62514" w:rsidP="004D02DD">
      <w:pPr>
        <w:ind w:firstLine="720"/>
      </w:pPr>
      <w:r>
        <w:t>This document proposes</w:t>
      </w:r>
      <w:r w:rsidR="00D27AD0">
        <w:t xml:space="preserve"> a web application that displays information about a politician that is relevant to the public. With this application citizens can also contact the leader </w:t>
      </w:r>
      <w:proofErr w:type="gramStart"/>
      <w:r w:rsidR="00D27AD0">
        <w:t>and also</w:t>
      </w:r>
      <w:proofErr w:type="gramEnd"/>
      <w:r w:rsidR="00D27AD0">
        <w:t xml:space="preserve"> post problems related to the respected area. </w:t>
      </w:r>
      <w:r w:rsidR="00FF5259">
        <w:t>Citizens will</w:t>
      </w:r>
      <w:r w:rsidR="00D27AD0">
        <w:t xml:space="preserve"> also be able to see a detailed analysis of their leaders to help them decide who to vote for.</w:t>
      </w:r>
    </w:p>
    <w:p w14:paraId="5F106D1D" w14:textId="61EBA897" w:rsidR="00D27AD0" w:rsidRPr="00D27AD0" w:rsidRDefault="00D27AD0" w:rsidP="00716167">
      <w:pPr>
        <w:ind w:firstLine="720"/>
      </w:pPr>
      <w:r>
        <w:t xml:space="preserve">The type of system development methodology </w:t>
      </w:r>
      <w:r w:rsidR="00F01394">
        <w:t>being used is</w:t>
      </w:r>
      <w:r>
        <w:t xml:space="preserve"> prototyping. This type of methodology best fits </w:t>
      </w:r>
      <w:r w:rsidR="00F01394">
        <w:t xml:space="preserve">the proposed system </w:t>
      </w:r>
      <w:r>
        <w:t>since it is easier to test and develop. Also, the users are constantly met to refine their requirement specifications thus developing a system that best fits their needs. The prototype will eventually become the final product (Evolutionary Prototyping).</w:t>
      </w:r>
    </w:p>
    <w:p w14:paraId="3CC6BA23" w14:textId="75996C9B" w:rsidR="00E23E6F" w:rsidRPr="00FA41DB" w:rsidRDefault="00E23E6F">
      <w:pPr>
        <w:spacing w:before="0" w:after="160" w:line="259" w:lineRule="auto"/>
        <w:jc w:val="left"/>
        <w:rPr>
          <w:color w:val="2F5496" w:themeColor="accent1" w:themeShade="BF"/>
          <w:sz w:val="28"/>
          <w:szCs w:val="28"/>
        </w:rPr>
      </w:pPr>
      <w:r w:rsidRPr="00FA41DB">
        <w:rPr>
          <w:color w:val="2F5496" w:themeColor="accent1" w:themeShade="BF"/>
          <w:sz w:val="28"/>
          <w:szCs w:val="28"/>
        </w:rPr>
        <w:br w:type="page"/>
      </w:r>
    </w:p>
    <w:p w14:paraId="2DFBB074" w14:textId="40D06FC4" w:rsidR="003A3AD6" w:rsidRPr="00FA41DB" w:rsidRDefault="003A3AD6" w:rsidP="00695E6E">
      <w:pPr>
        <w:pStyle w:val="Heading1"/>
      </w:pPr>
      <w:bookmarkStart w:id="2" w:name="_Toc528249141"/>
      <w:r w:rsidRPr="00FA41DB">
        <w:lastRenderedPageBreak/>
        <w:t>Table of Contents</w:t>
      </w:r>
      <w:bookmarkEnd w:id="2"/>
    </w:p>
    <w:sdt>
      <w:sdtPr>
        <w:rPr>
          <w:rFonts w:ascii="Times New Roman" w:eastAsiaTheme="minorHAnsi" w:hAnsi="Times New Roman" w:cstheme="minorBidi"/>
          <w:sz w:val="24"/>
          <w:szCs w:val="22"/>
          <w:lang w:val="en-GB"/>
        </w:rPr>
        <w:id w:val="199139353"/>
        <w:docPartObj>
          <w:docPartGallery w:val="Table of Contents"/>
          <w:docPartUnique/>
        </w:docPartObj>
      </w:sdtPr>
      <w:sdtEndPr>
        <w:rPr>
          <w:b/>
          <w:bCs/>
          <w:noProof/>
        </w:rPr>
      </w:sdtEndPr>
      <w:sdtContent>
        <w:p w14:paraId="7E2F97B5" w14:textId="65089156" w:rsidR="000E2554" w:rsidRDefault="000E2554" w:rsidP="00695E6E">
          <w:pPr>
            <w:pStyle w:val="TOCHeading"/>
          </w:pPr>
        </w:p>
        <w:p w14:paraId="6B5726FC" w14:textId="2CD3E5FC" w:rsidR="00FB64A3" w:rsidRDefault="000E2554">
          <w:pPr>
            <w:pStyle w:val="TOC1"/>
            <w:tabs>
              <w:tab w:val="right" w:leader="dot" w:pos="9016"/>
            </w:tabs>
            <w:rPr>
              <w:rFonts w:asciiTheme="minorHAnsi" w:eastAsiaTheme="minorEastAsia" w:hAnsiTheme="minorHAnsi"/>
              <w:noProof/>
              <w:sz w:val="22"/>
              <w:lang w:eastAsia="en-GB"/>
            </w:rPr>
          </w:pPr>
          <w:r>
            <w:rPr>
              <w:b/>
              <w:bCs/>
              <w:noProof/>
            </w:rPr>
            <w:fldChar w:fldCharType="begin"/>
          </w:r>
          <w:r>
            <w:rPr>
              <w:b/>
              <w:bCs/>
              <w:noProof/>
            </w:rPr>
            <w:instrText xml:space="preserve"> TOC \o "1-3" \h \z \u </w:instrText>
          </w:r>
          <w:r>
            <w:rPr>
              <w:b/>
              <w:bCs/>
              <w:noProof/>
            </w:rPr>
            <w:fldChar w:fldCharType="separate"/>
          </w:r>
          <w:hyperlink w:anchor="_Toc528249139" w:history="1">
            <w:r w:rsidR="00FB64A3" w:rsidRPr="00E65024">
              <w:rPr>
                <w:rStyle w:val="Hyperlink"/>
                <w:noProof/>
              </w:rPr>
              <w:t>Declaration</w:t>
            </w:r>
            <w:r w:rsidR="00FB64A3">
              <w:rPr>
                <w:noProof/>
                <w:webHidden/>
              </w:rPr>
              <w:tab/>
            </w:r>
            <w:r w:rsidR="00FB64A3">
              <w:rPr>
                <w:noProof/>
                <w:webHidden/>
              </w:rPr>
              <w:fldChar w:fldCharType="begin"/>
            </w:r>
            <w:r w:rsidR="00FB64A3">
              <w:rPr>
                <w:noProof/>
                <w:webHidden/>
              </w:rPr>
              <w:instrText xml:space="preserve"> PAGEREF _Toc528249139 \h </w:instrText>
            </w:r>
            <w:r w:rsidR="00FB64A3">
              <w:rPr>
                <w:noProof/>
                <w:webHidden/>
              </w:rPr>
            </w:r>
            <w:r w:rsidR="00FB64A3">
              <w:rPr>
                <w:noProof/>
                <w:webHidden/>
              </w:rPr>
              <w:fldChar w:fldCharType="separate"/>
            </w:r>
            <w:r w:rsidR="00FB64A3">
              <w:rPr>
                <w:noProof/>
                <w:webHidden/>
              </w:rPr>
              <w:t>ii</w:t>
            </w:r>
            <w:r w:rsidR="00FB64A3">
              <w:rPr>
                <w:noProof/>
                <w:webHidden/>
              </w:rPr>
              <w:fldChar w:fldCharType="end"/>
            </w:r>
          </w:hyperlink>
        </w:p>
        <w:p w14:paraId="097F8A1C" w14:textId="4793DA27" w:rsidR="00FB64A3" w:rsidRDefault="005D3738">
          <w:pPr>
            <w:pStyle w:val="TOC1"/>
            <w:tabs>
              <w:tab w:val="right" w:leader="dot" w:pos="9016"/>
            </w:tabs>
            <w:rPr>
              <w:rFonts w:asciiTheme="minorHAnsi" w:eastAsiaTheme="minorEastAsia" w:hAnsiTheme="minorHAnsi"/>
              <w:noProof/>
              <w:sz w:val="22"/>
              <w:lang w:eastAsia="en-GB"/>
            </w:rPr>
          </w:pPr>
          <w:hyperlink w:anchor="_Toc528249140" w:history="1">
            <w:r w:rsidR="00FB64A3" w:rsidRPr="00E65024">
              <w:rPr>
                <w:rStyle w:val="Hyperlink"/>
                <w:noProof/>
              </w:rPr>
              <w:t>Abstract</w:t>
            </w:r>
            <w:r w:rsidR="00FB64A3">
              <w:rPr>
                <w:noProof/>
                <w:webHidden/>
              </w:rPr>
              <w:tab/>
            </w:r>
            <w:r w:rsidR="00FB64A3">
              <w:rPr>
                <w:noProof/>
                <w:webHidden/>
              </w:rPr>
              <w:fldChar w:fldCharType="begin"/>
            </w:r>
            <w:r w:rsidR="00FB64A3">
              <w:rPr>
                <w:noProof/>
                <w:webHidden/>
              </w:rPr>
              <w:instrText xml:space="preserve"> PAGEREF _Toc528249140 \h </w:instrText>
            </w:r>
            <w:r w:rsidR="00FB64A3">
              <w:rPr>
                <w:noProof/>
                <w:webHidden/>
              </w:rPr>
            </w:r>
            <w:r w:rsidR="00FB64A3">
              <w:rPr>
                <w:noProof/>
                <w:webHidden/>
              </w:rPr>
              <w:fldChar w:fldCharType="separate"/>
            </w:r>
            <w:r w:rsidR="00FB64A3">
              <w:rPr>
                <w:noProof/>
                <w:webHidden/>
              </w:rPr>
              <w:t>iii</w:t>
            </w:r>
            <w:r w:rsidR="00FB64A3">
              <w:rPr>
                <w:noProof/>
                <w:webHidden/>
              </w:rPr>
              <w:fldChar w:fldCharType="end"/>
            </w:r>
          </w:hyperlink>
        </w:p>
        <w:p w14:paraId="7CE211AF" w14:textId="4741C473" w:rsidR="00FB64A3" w:rsidRDefault="005D3738">
          <w:pPr>
            <w:pStyle w:val="TOC1"/>
            <w:tabs>
              <w:tab w:val="right" w:leader="dot" w:pos="9016"/>
            </w:tabs>
            <w:rPr>
              <w:rFonts w:asciiTheme="minorHAnsi" w:eastAsiaTheme="minorEastAsia" w:hAnsiTheme="minorHAnsi"/>
              <w:noProof/>
              <w:sz w:val="22"/>
              <w:lang w:eastAsia="en-GB"/>
            </w:rPr>
          </w:pPr>
          <w:hyperlink w:anchor="_Toc528249141" w:history="1">
            <w:r w:rsidR="00FB64A3" w:rsidRPr="00E65024">
              <w:rPr>
                <w:rStyle w:val="Hyperlink"/>
                <w:noProof/>
              </w:rPr>
              <w:t>Table of Contents</w:t>
            </w:r>
            <w:r w:rsidR="00FB64A3">
              <w:rPr>
                <w:noProof/>
                <w:webHidden/>
              </w:rPr>
              <w:tab/>
            </w:r>
            <w:r w:rsidR="00FB64A3">
              <w:rPr>
                <w:noProof/>
                <w:webHidden/>
              </w:rPr>
              <w:fldChar w:fldCharType="begin"/>
            </w:r>
            <w:r w:rsidR="00FB64A3">
              <w:rPr>
                <w:noProof/>
                <w:webHidden/>
              </w:rPr>
              <w:instrText xml:space="preserve"> PAGEREF _Toc528249141 \h </w:instrText>
            </w:r>
            <w:r w:rsidR="00FB64A3">
              <w:rPr>
                <w:noProof/>
                <w:webHidden/>
              </w:rPr>
            </w:r>
            <w:r w:rsidR="00FB64A3">
              <w:rPr>
                <w:noProof/>
                <w:webHidden/>
              </w:rPr>
              <w:fldChar w:fldCharType="separate"/>
            </w:r>
            <w:r w:rsidR="00FB64A3">
              <w:rPr>
                <w:noProof/>
                <w:webHidden/>
              </w:rPr>
              <w:t>iv</w:t>
            </w:r>
            <w:r w:rsidR="00FB64A3">
              <w:rPr>
                <w:noProof/>
                <w:webHidden/>
              </w:rPr>
              <w:fldChar w:fldCharType="end"/>
            </w:r>
          </w:hyperlink>
        </w:p>
        <w:p w14:paraId="07CD6BA7" w14:textId="51FC6C1C" w:rsidR="00FB64A3" w:rsidRDefault="005D3738">
          <w:pPr>
            <w:pStyle w:val="TOC1"/>
            <w:tabs>
              <w:tab w:val="right" w:leader="dot" w:pos="9016"/>
            </w:tabs>
            <w:rPr>
              <w:rFonts w:asciiTheme="minorHAnsi" w:eastAsiaTheme="minorEastAsia" w:hAnsiTheme="minorHAnsi"/>
              <w:noProof/>
              <w:sz w:val="22"/>
              <w:lang w:eastAsia="en-GB"/>
            </w:rPr>
          </w:pPr>
          <w:hyperlink w:anchor="_Toc528249142" w:history="1">
            <w:r w:rsidR="00FB64A3" w:rsidRPr="00E65024">
              <w:rPr>
                <w:rStyle w:val="Hyperlink"/>
                <w:noProof/>
              </w:rPr>
              <w:t>List of Figures</w:t>
            </w:r>
            <w:r w:rsidR="00FB64A3">
              <w:rPr>
                <w:noProof/>
                <w:webHidden/>
              </w:rPr>
              <w:tab/>
            </w:r>
            <w:r w:rsidR="00FB64A3">
              <w:rPr>
                <w:noProof/>
                <w:webHidden/>
              </w:rPr>
              <w:fldChar w:fldCharType="begin"/>
            </w:r>
            <w:r w:rsidR="00FB64A3">
              <w:rPr>
                <w:noProof/>
                <w:webHidden/>
              </w:rPr>
              <w:instrText xml:space="preserve"> PAGEREF _Toc528249142 \h </w:instrText>
            </w:r>
            <w:r w:rsidR="00FB64A3">
              <w:rPr>
                <w:noProof/>
                <w:webHidden/>
              </w:rPr>
            </w:r>
            <w:r w:rsidR="00FB64A3">
              <w:rPr>
                <w:noProof/>
                <w:webHidden/>
              </w:rPr>
              <w:fldChar w:fldCharType="separate"/>
            </w:r>
            <w:r w:rsidR="00FB64A3">
              <w:rPr>
                <w:noProof/>
                <w:webHidden/>
              </w:rPr>
              <w:t>vi</w:t>
            </w:r>
            <w:r w:rsidR="00FB64A3">
              <w:rPr>
                <w:noProof/>
                <w:webHidden/>
              </w:rPr>
              <w:fldChar w:fldCharType="end"/>
            </w:r>
          </w:hyperlink>
        </w:p>
        <w:p w14:paraId="6EA7898E" w14:textId="62D2678F" w:rsidR="00FB64A3" w:rsidRDefault="005D3738">
          <w:pPr>
            <w:pStyle w:val="TOC1"/>
            <w:tabs>
              <w:tab w:val="right" w:leader="dot" w:pos="9016"/>
            </w:tabs>
            <w:rPr>
              <w:rFonts w:asciiTheme="minorHAnsi" w:eastAsiaTheme="minorEastAsia" w:hAnsiTheme="minorHAnsi"/>
              <w:noProof/>
              <w:sz w:val="22"/>
              <w:lang w:eastAsia="en-GB"/>
            </w:rPr>
          </w:pPr>
          <w:hyperlink w:anchor="_Toc528249143" w:history="1">
            <w:r w:rsidR="00FB64A3" w:rsidRPr="00E65024">
              <w:rPr>
                <w:rStyle w:val="Hyperlink"/>
                <w:noProof/>
              </w:rPr>
              <w:t>List of Tables</w:t>
            </w:r>
            <w:r w:rsidR="00FB64A3">
              <w:rPr>
                <w:noProof/>
                <w:webHidden/>
              </w:rPr>
              <w:tab/>
            </w:r>
            <w:r w:rsidR="00FB64A3">
              <w:rPr>
                <w:noProof/>
                <w:webHidden/>
              </w:rPr>
              <w:fldChar w:fldCharType="begin"/>
            </w:r>
            <w:r w:rsidR="00FB64A3">
              <w:rPr>
                <w:noProof/>
                <w:webHidden/>
              </w:rPr>
              <w:instrText xml:space="preserve"> PAGEREF _Toc528249143 \h </w:instrText>
            </w:r>
            <w:r w:rsidR="00FB64A3">
              <w:rPr>
                <w:noProof/>
                <w:webHidden/>
              </w:rPr>
            </w:r>
            <w:r w:rsidR="00FB64A3">
              <w:rPr>
                <w:noProof/>
                <w:webHidden/>
              </w:rPr>
              <w:fldChar w:fldCharType="separate"/>
            </w:r>
            <w:r w:rsidR="00FB64A3">
              <w:rPr>
                <w:noProof/>
                <w:webHidden/>
              </w:rPr>
              <w:t>viii</w:t>
            </w:r>
            <w:r w:rsidR="00FB64A3">
              <w:rPr>
                <w:noProof/>
                <w:webHidden/>
              </w:rPr>
              <w:fldChar w:fldCharType="end"/>
            </w:r>
          </w:hyperlink>
        </w:p>
        <w:p w14:paraId="2C550D04" w14:textId="0BAB23A7" w:rsidR="00FB64A3" w:rsidRDefault="005D3738">
          <w:pPr>
            <w:pStyle w:val="TOC1"/>
            <w:tabs>
              <w:tab w:val="right" w:leader="dot" w:pos="9016"/>
            </w:tabs>
            <w:rPr>
              <w:rFonts w:asciiTheme="minorHAnsi" w:eastAsiaTheme="minorEastAsia" w:hAnsiTheme="minorHAnsi"/>
              <w:noProof/>
              <w:sz w:val="22"/>
              <w:lang w:eastAsia="en-GB"/>
            </w:rPr>
          </w:pPr>
          <w:hyperlink w:anchor="_Toc528249144" w:history="1">
            <w:r w:rsidR="00FB64A3" w:rsidRPr="00E65024">
              <w:rPr>
                <w:rStyle w:val="Hyperlink"/>
                <w:noProof/>
              </w:rPr>
              <w:t>Chapter 1: Introduction</w:t>
            </w:r>
            <w:r w:rsidR="00FB64A3">
              <w:rPr>
                <w:noProof/>
                <w:webHidden/>
              </w:rPr>
              <w:tab/>
            </w:r>
            <w:r w:rsidR="00FB64A3">
              <w:rPr>
                <w:noProof/>
                <w:webHidden/>
              </w:rPr>
              <w:fldChar w:fldCharType="begin"/>
            </w:r>
            <w:r w:rsidR="00FB64A3">
              <w:rPr>
                <w:noProof/>
                <w:webHidden/>
              </w:rPr>
              <w:instrText xml:space="preserve"> PAGEREF _Toc528249144 \h </w:instrText>
            </w:r>
            <w:r w:rsidR="00FB64A3">
              <w:rPr>
                <w:noProof/>
                <w:webHidden/>
              </w:rPr>
            </w:r>
            <w:r w:rsidR="00FB64A3">
              <w:rPr>
                <w:noProof/>
                <w:webHidden/>
              </w:rPr>
              <w:fldChar w:fldCharType="separate"/>
            </w:r>
            <w:r w:rsidR="00FB64A3">
              <w:rPr>
                <w:noProof/>
                <w:webHidden/>
              </w:rPr>
              <w:t>1</w:t>
            </w:r>
            <w:r w:rsidR="00FB64A3">
              <w:rPr>
                <w:noProof/>
                <w:webHidden/>
              </w:rPr>
              <w:fldChar w:fldCharType="end"/>
            </w:r>
          </w:hyperlink>
        </w:p>
        <w:p w14:paraId="55E112D1" w14:textId="76C7D235" w:rsidR="00FB64A3" w:rsidRDefault="005D3738">
          <w:pPr>
            <w:pStyle w:val="TOC2"/>
            <w:tabs>
              <w:tab w:val="right" w:leader="dot" w:pos="9016"/>
            </w:tabs>
            <w:rPr>
              <w:rFonts w:asciiTheme="minorHAnsi" w:eastAsiaTheme="minorEastAsia" w:hAnsiTheme="minorHAnsi"/>
              <w:noProof/>
              <w:sz w:val="22"/>
              <w:lang w:eastAsia="en-GB"/>
            </w:rPr>
          </w:pPr>
          <w:hyperlink w:anchor="_Toc528249145" w:history="1">
            <w:r w:rsidR="00FB64A3" w:rsidRPr="00E65024">
              <w:rPr>
                <w:rStyle w:val="Hyperlink"/>
                <w:noProof/>
              </w:rPr>
              <w:t>1.1 Background</w:t>
            </w:r>
            <w:r w:rsidR="00FB64A3">
              <w:rPr>
                <w:noProof/>
                <w:webHidden/>
              </w:rPr>
              <w:tab/>
            </w:r>
            <w:r w:rsidR="00FB64A3">
              <w:rPr>
                <w:noProof/>
                <w:webHidden/>
              </w:rPr>
              <w:fldChar w:fldCharType="begin"/>
            </w:r>
            <w:r w:rsidR="00FB64A3">
              <w:rPr>
                <w:noProof/>
                <w:webHidden/>
              </w:rPr>
              <w:instrText xml:space="preserve"> PAGEREF _Toc528249145 \h </w:instrText>
            </w:r>
            <w:r w:rsidR="00FB64A3">
              <w:rPr>
                <w:noProof/>
                <w:webHidden/>
              </w:rPr>
            </w:r>
            <w:r w:rsidR="00FB64A3">
              <w:rPr>
                <w:noProof/>
                <w:webHidden/>
              </w:rPr>
              <w:fldChar w:fldCharType="separate"/>
            </w:r>
            <w:r w:rsidR="00FB64A3">
              <w:rPr>
                <w:noProof/>
                <w:webHidden/>
              </w:rPr>
              <w:t>1</w:t>
            </w:r>
            <w:r w:rsidR="00FB64A3">
              <w:rPr>
                <w:noProof/>
                <w:webHidden/>
              </w:rPr>
              <w:fldChar w:fldCharType="end"/>
            </w:r>
          </w:hyperlink>
        </w:p>
        <w:p w14:paraId="369BB6E4" w14:textId="7DA110CF" w:rsidR="00FB64A3" w:rsidRDefault="005D3738">
          <w:pPr>
            <w:pStyle w:val="TOC2"/>
            <w:tabs>
              <w:tab w:val="right" w:leader="dot" w:pos="9016"/>
            </w:tabs>
            <w:rPr>
              <w:rFonts w:asciiTheme="minorHAnsi" w:eastAsiaTheme="minorEastAsia" w:hAnsiTheme="minorHAnsi"/>
              <w:noProof/>
              <w:sz w:val="22"/>
              <w:lang w:eastAsia="en-GB"/>
            </w:rPr>
          </w:pPr>
          <w:hyperlink w:anchor="_Toc528249146" w:history="1">
            <w:r w:rsidR="00FB64A3" w:rsidRPr="00E65024">
              <w:rPr>
                <w:rStyle w:val="Hyperlink"/>
                <w:noProof/>
              </w:rPr>
              <w:t>1.2 Problem Statement</w:t>
            </w:r>
            <w:r w:rsidR="00FB64A3">
              <w:rPr>
                <w:noProof/>
                <w:webHidden/>
              </w:rPr>
              <w:tab/>
            </w:r>
            <w:r w:rsidR="00FB64A3">
              <w:rPr>
                <w:noProof/>
                <w:webHidden/>
              </w:rPr>
              <w:fldChar w:fldCharType="begin"/>
            </w:r>
            <w:r w:rsidR="00FB64A3">
              <w:rPr>
                <w:noProof/>
                <w:webHidden/>
              </w:rPr>
              <w:instrText xml:space="preserve"> PAGEREF _Toc528249146 \h </w:instrText>
            </w:r>
            <w:r w:rsidR="00FB64A3">
              <w:rPr>
                <w:noProof/>
                <w:webHidden/>
              </w:rPr>
            </w:r>
            <w:r w:rsidR="00FB64A3">
              <w:rPr>
                <w:noProof/>
                <w:webHidden/>
              </w:rPr>
              <w:fldChar w:fldCharType="separate"/>
            </w:r>
            <w:r w:rsidR="00FB64A3">
              <w:rPr>
                <w:noProof/>
                <w:webHidden/>
              </w:rPr>
              <w:t>2</w:t>
            </w:r>
            <w:r w:rsidR="00FB64A3">
              <w:rPr>
                <w:noProof/>
                <w:webHidden/>
              </w:rPr>
              <w:fldChar w:fldCharType="end"/>
            </w:r>
          </w:hyperlink>
        </w:p>
        <w:p w14:paraId="0EC40FF0" w14:textId="069EA20C" w:rsidR="00FB64A3" w:rsidRDefault="005D3738">
          <w:pPr>
            <w:pStyle w:val="TOC2"/>
            <w:tabs>
              <w:tab w:val="right" w:leader="dot" w:pos="9016"/>
            </w:tabs>
            <w:rPr>
              <w:rFonts w:asciiTheme="minorHAnsi" w:eastAsiaTheme="minorEastAsia" w:hAnsiTheme="minorHAnsi"/>
              <w:noProof/>
              <w:sz w:val="22"/>
              <w:lang w:eastAsia="en-GB"/>
            </w:rPr>
          </w:pPr>
          <w:hyperlink w:anchor="_Toc528249147" w:history="1">
            <w:r w:rsidR="00FB64A3" w:rsidRPr="00E65024">
              <w:rPr>
                <w:rStyle w:val="Hyperlink"/>
                <w:noProof/>
              </w:rPr>
              <w:t>1.3 Aim</w:t>
            </w:r>
            <w:r w:rsidR="00FB64A3">
              <w:rPr>
                <w:noProof/>
                <w:webHidden/>
              </w:rPr>
              <w:tab/>
            </w:r>
            <w:r w:rsidR="00FB64A3">
              <w:rPr>
                <w:noProof/>
                <w:webHidden/>
              </w:rPr>
              <w:fldChar w:fldCharType="begin"/>
            </w:r>
            <w:r w:rsidR="00FB64A3">
              <w:rPr>
                <w:noProof/>
                <w:webHidden/>
              </w:rPr>
              <w:instrText xml:space="preserve"> PAGEREF _Toc528249147 \h </w:instrText>
            </w:r>
            <w:r w:rsidR="00FB64A3">
              <w:rPr>
                <w:noProof/>
                <w:webHidden/>
              </w:rPr>
            </w:r>
            <w:r w:rsidR="00FB64A3">
              <w:rPr>
                <w:noProof/>
                <w:webHidden/>
              </w:rPr>
              <w:fldChar w:fldCharType="separate"/>
            </w:r>
            <w:r w:rsidR="00FB64A3">
              <w:rPr>
                <w:noProof/>
                <w:webHidden/>
              </w:rPr>
              <w:t>3</w:t>
            </w:r>
            <w:r w:rsidR="00FB64A3">
              <w:rPr>
                <w:noProof/>
                <w:webHidden/>
              </w:rPr>
              <w:fldChar w:fldCharType="end"/>
            </w:r>
          </w:hyperlink>
        </w:p>
        <w:p w14:paraId="12A42C21" w14:textId="621F9B06" w:rsidR="00FB64A3" w:rsidRDefault="005D3738">
          <w:pPr>
            <w:pStyle w:val="TOC3"/>
            <w:tabs>
              <w:tab w:val="right" w:leader="dot" w:pos="9016"/>
            </w:tabs>
            <w:rPr>
              <w:rFonts w:asciiTheme="minorHAnsi" w:eastAsiaTheme="minorEastAsia" w:hAnsiTheme="minorHAnsi"/>
              <w:noProof/>
              <w:sz w:val="22"/>
              <w:lang w:eastAsia="en-GB"/>
            </w:rPr>
          </w:pPr>
          <w:hyperlink w:anchor="_Toc528249148" w:history="1">
            <w:r w:rsidR="00FB64A3" w:rsidRPr="00E65024">
              <w:rPr>
                <w:rStyle w:val="Hyperlink"/>
                <w:noProof/>
              </w:rPr>
              <w:t>1.3.1 Specific Objectives</w:t>
            </w:r>
            <w:r w:rsidR="00FB64A3">
              <w:rPr>
                <w:noProof/>
                <w:webHidden/>
              </w:rPr>
              <w:tab/>
            </w:r>
            <w:r w:rsidR="00FB64A3">
              <w:rPr>
                <w:noProof/>
                <w:webHidden/>
              </w:rPr>
              <w:fldChar w:fldCharType="begin"/>
            </w:r>
            <w:r w:rsidR="00FB64A3">
              <w:rPr>
                <w:noProof/>
                <w:webHidden/>
              </w:rPr>
              <w:instrText xml:space="preserve"> PAGEREF _Toc528249148 \h </w:instrText>
            </w:r>
            <w:r w:rsidR="00FB64A3">
              <w:rPr>
                <w:noProof/>
                <w:webHidden/>
              </w:rPr>
            </w:r>
            <w:r w:rsidR="00FB64A3">
              <w:rPr>
                <w:noProof/>
                <w:webHidden/>
              </w:rPr>
              <w:fldChar w:fldCharType="separate"/>
            </w:r>
            <w:r w:rsidR="00FB64A3">
              <w:rPr>
                <w:noProof/>
                <w:webHidden/>
              </w:rPr>
              <w:t>3</w:t>
            </w:r>
            <w:r w:rsidR="00FB64A3">
              <w:rPr>
                <w:noProof/>
                <w:webHidden/>
              </w:rPr>
              <w:fldChar w:fldCharType="end"/>
            </w:r>
          </w:hyperlink>
        </w:p>
        <w:p w14:paraId="3F3D9B78" w14:textId="5D74BF8A" w:rsidR="00FB64A3" w:rsidRDefault="005D3738">
          <w:pPr>
            <w:pStyle w:val="TOC3"/>
            <w:tabs>
              <w:tab w:val="right" w:leader="dot" w:pos="9016"/>
            </w:tabs>
            <w:rPr>
              <w:rFonts w:asciiTheme="minorHAnsi" w:eastAsiaTheme="minorEastAsia" w:hAnsiTheme="minorHAnsi"/>
              <w:noProof/>
              <w:sz w:val="22"/>
              <w:lang w:eastAsia="en-GB"/>
            </w:rPr>
          </w:pPr>
          <w:hyperlink w:anchor="_Toc528249149" w:history="1">
            <w:r w:rsidR="00FB64A3" w:rsidRPr="00E65024">
              <w:rPr>
                <w:rStyle w:val="Hyperlink"/>
                <w:noProof/>
              </w:rPr>
              <w:t>1.3.2 Research Questions</w:t>
            </w:r>
            <w:r w:rsidR="00FB64A3">
              <w:rPr>
                <w:noProof/>
                <w:webHidden/>
              </w:rPr>
              <w:tab/>
            </w:r>
            <w:r w:rsidR="00FB64A3">
              <w:rPr>
                <w:noProof/>
                <w:webHidden/>
              </w:rPr>
              <w:fldChar w:fldCharType="begin"/>
            </w:r>
            <w:r w:rsidR="00FB64A3">
              <w:rPr>
                <w:noProof/>
                <w:webHidden/>
              </w:rPr>
              <w:instrText xml:space="preserve"> PAGEREF _Toc528249149 \h </w:instrText>
            </w:r>
            <w:r w:rsidR="00FB64A3">
              <w:rPr>
                <w:noProof/>
                <w:webHidden/>
              </w:rPr>
            </w:r>
            <w:r w:rsidR="00FB64A3">
              <w:rPr>
                <w:noProof/>
                <w:webHidden/>
              </w:rPr>
              <w:fldChar w:fldCharType="separate"/>
            </w:r>
            <w:r w:rsidR="00FB64A3">
              <w:rPr>
                <w:noProof/>
                <w:webHidden/>
              </w:rPr>
              <w:t>3</w:t>
            </w:r>
            <w:r w:rsidR="00FB64A3">
              <w:rPr>
                <w:noProof/>
                <w:webHidden/>
              </w:rPr>
              <w:fldChar w:fldCharType="end"/>
            </w:r>
          </w:hyperlink>
        </w:p>
        <w:p w14:paraId="39822E40" w14:textId="20A173A3" w:rsidR="00FB64A3" w:rsidRDefault="005D3738">
          <w:pPr>
            <w:pStyle w:val="TOC2"/>
            <w:tabs>
              <w:tab w:val="right" w:leader="dot" w:pos="9016"/>
            </w:tabs>
            <w:rPr>
              <w:rFonts w:asciiTheme="minorHAnsi" w:eastAsiaTheme="minorEastAsia" w:hAnsiTheme="minorHAnsi"/>
              <w:noProof/>
              <w:sz w:val="22"/>
              <w:lang w:eastAsia="en-GB"/>
            </w:rPr>
          </w:pPr>
          <w:hyperlink w:anchor="_Toc528249150" w:history="1">
            <w:r w:rsidR="00FB64A3" w:rsidRPr="00E65024">
              <w:rPr>
                <w:rStyle w:val="Hyperlink"/>
                <w:noProof/>
              </w:rPr>
              <w:t>1.4 Justification</w:t>
            </w:r>
            <w:r w:rsidR="00FB64A3">
              <w:rPr>
                <w:noProof/>
                <w:webHidden/>
              </w:rPr>
              <w:tab/>
            </w:r>
            <w:r w:rsidR="00FB64A3">
              <w:rPr>
                <w:noProof/>
                <w:webHidden/>
              </w:rPr>
              <w:fldChar w:fldCharType="begin"/>
            </w:r>
            <w:r w:rsidR="00FB64A3">
              <w:rPr>
                <w:noProof/>
                <w:webHidden/>
              </w:rPr>
              <w:instrText xml:space="preserve"> PAGEREF _Toc528249150 \h </w:instrText>
            </w:r>
            <w:r w:rsidR="00FB64A3">
              <w:rPr>
                <w:noProof/>
                <w:webHidden/>
              </w:rPr>
            </w:r>
            <w:r w:rsidR="00FB64A3">
              <w:rPr>
                <w:noProof/>
                <w:webHidden/>
              </w:rPr>
              <w:fldChar w:fldCharType="separate"/>
            </w:r>
            <w:r w:rsidR="00FB64A3">
              <w:rPr>
                <w:noProof/>
                <w:webHidden/>
              </w:rPr>
              <w:t>3</w:t>
            </w:r>
            <w:r w:rsidR="00FB64A3">
              <w:rPr>
                <w:noProof/>
                <w:webHidden/>
              </w:rPr>
              <w:fldChar w:fldCharType="end"/>
            </w:r>
          </w:hyperlink>
        </w:p>
        <w:p w14:paraId="5235170E" w14:textId="332D49A1" w:rsidR="00FB64A3" w:rsidRDefault="005D3738">
          <w:pPr>
            <w:pStyle w:val="TOC2"/>
            <w:tabs>
              <w:tab w:val="right" w:leader="dot" w:pos="9016"/>
            </w:tabs>
            <w:rPr>
              <w:rFonts w:asciiTheme="minorHAnsi" w:eastAsiaTheme="minorEastAsia" w:hAnsiTheme="minorHAnsi"/>
              <w:noProof/>
              <w:sz w:val="22"/>
              <w:lang w:eastAsia="en-GB"/>
            </w:rPr>
          </w:pPr>
          <w:hyperlink w:anchor="_Toc528249151" w:history="1">
            <w:r w:rsidR="00FB64A3" w:rsidRPr="00E65024">
              <w:rPr>
                <w:rStyle w:val="Hyperlink"/>
                <w:noProof/>
              </w:rPr>
              <w:t>1.5 Scope and Limitation</w:t>
            </w:r>
            <w:r w:rsidR="00FB64A3">
              <w:rPr>
                <w:noProof/>
                <w:webHidden/>
              </w:rPr>
              <w:tab/>
            </w:r>
            <w:r w:rsidR="00FB64A3">
              <w:rPr>
                <w:noProof/>
                <w:webHidden/>
              </w:rPr>
              <w:fldChar w:fldCharType="begin"/>
            </w:r>
            <w:r w:rsidR="00FB64A3">
              <w:rPr>
                <w:noProof/>
                <w:webHidden/>
              </w:rPr>
              <w:instrText xml:space="preserve"> PAGEREF _Toc528249151 \h </w:instrText>
            </w:r>
            <w:r w:rsidR="00FB64A3">
              <w:rPr>
                <w:noProof/>
                <w:webHidden/>
              </w:rPr>
            </w:r>
            <w:r w:rsidR="00FB64A3">
              <w:rPr>
                <w:noProof/>
                <w:webHidden/>
              </w:rPr>
              <w:fldChar w:fldCharType="separate"/>
            </w:r>
            <w:r w:rsidR="00FB64A3">
              <w:rPr>
                <w:noProof/>
                <w:webHidden/>
              </w:rPr>
              <w:t>4</w:t>
            </w:r>
            <w:r w:rsidR="00FB64A3">
              <w:rPr>
                <w:noProof/>
                <w:webHidden/>
              </w:rPr>
              <w:fldChar w:fldCharType="end"/>
            </w:r>
          </w:hyperlink>
        </w:p>
        <w:p w14:paraId="59C24AB4" w14:textId="275B6C5A" w:rsidR="00FB64A3" w:rsidRDefault="005D3738">
          <w:pPr>
            <w:pStyle w:val="TOC1"/>
            <w:tabs>
              <w:tab w:val="right" w:leader="dot" w:pos="9016"/>
            </w:tabs>
            <w:rPr>
              <w:rFonts w:asciiTheme="minorHAnsi" w:eastAsiaTheme="minorEastAsia" w:hAnsiTheme="minorHAnsi"/>
              <w:noProof/>
              <w:sz w:val="22"/>
              <w:lang w:eastAsia="en-GB"/>
            </w:rPr>
          </w:pPr>
          <w:hyperlink w:anchor="_Toc528249152" w:history="1">
            <w:r w:rsidR="00FB64A3" w:rsidRPr="00E65024">
              <w:rPr>
                <w:rStyle w:val="Hyperlink"/>
                <w:noProof/>
              </w:rPr>
              <w:t>Chapter 2: Literature Review</w:t>
            </w:r>
            <w:r w:rsidR="00FB64A3">
              <w:rPr>
                <w:noProof/>
                <w:webHidden/>
              </w:rPr>
              <w:tab/>
            </w:r>
            <w:r w:rsidR="00FB64A3">
              <w:rPr>
                <w:noProof/>
                <w:webHidden/>
              </w:rPr>
              <w:fldChar w:fldCharType="begin"/>
            </w:r>
            <w:r w:rsidR="00FB64A3">
              <w:rPr>
                <w:noProof/>
                <w:webHidden/>
              </w:rPr>
              <w:instrText xml:space="preserve"> PAGEREF _Toc528249152 \h </w:instrText>
            </w:r>
            <w:r w:rsidR="00FB64A3">
              <w:rPr>
                <w:noProof/>
                <w:webHidden/>
              </w:rPr>
            </w:r>
            <w:r w:rsidR="00FB64A3">
              <w:rPr>
                <w:noProof/>
                <w:webHidden/>
              </w:rPr>
              <w:fldChar w:fldCharType="separate"/>
            </w:r>
            <w:r w:rsidR="00FB64A3">
              <w:rPr>
                <w:noProof/>
                <w:webHidden/>
              </w:rPr>
              <w:t>5</w:t>
            </w:r>
            <w:r w:rsidR="00FB64A3">
              <w:rPr>
                <w:noProof/>
                <w:webHidden/>
              </w:rPr>
              <w:fldChar w:fldCharType="end"/>
            </w:r>
          </w:hyperlink>
        </w:p>
        <w:p w14:paraId="0DB8B455" w14:textId="305B846B" w:rsidR="00FB64A3" w:rsidRDefault="005D3738">
          <w:pPr>
            <w:pStyle w:val="TOC2"/>
            <w:tabs>
              <w:tab w:val="right" w:leader="dot" w:pos="9016"/>
            </w:tabs>
            <w:rPr>
              <w:rFonts w:asciiTheme="minorHAnsi" w:eastAsiaTheme="minorEastAsia" w:hAnsiTheme="minorHAnsi"/>
              <w:noProof/>
              <w:sz w:val="22"/>
              <w:lang w:eastAsia="en-GB"/>
            </w:rPr>
          </w:pPr>
          <w:hyperlink w:anchor="_Toc528249153" w:history="1">
            <w:r w:rsidR="00FB64A3" w:rsidRPr="00E65024">
              <w:rPr>
                <w:rStyle w:val="Hyperlink"/>
                <w:noProof/>
              </w:rPr>
              <w:t>2.1 Introduction</w:t>
            </w:r>
            <w:r w:rsidR="00FB64A3">
              <w:rPr>
                <w:noProof/>
                <w:webHidden/>
              </w:rPr>
              <w:tab/>
            </w:r>
            <w:r w:rsidR="00FB64A3">
              <w:rPr>
                <w:noProof/>
                <w:webHidden/>
              </w:rPr>
              <w:fldChar w:fldCharType="begin"/>
            </w:r>
            <w:r w:rsidR="00FB64A3">
              <w:rPr>
                <w:noProof/>
                <w:webHidden/>
              </w:rPr>
              <w:instrText xml:space="preserve"> PAGEREF _Toc528249153 \h </w:instrText>
            </w:r>
            <w:r w:rsidR="00FB64A3">
              <w:rPr>
                <w:noProof/>
                <w:webHidden/>
              </w:rPr>
            </w:r>
            <w:r w:rsidR="00FB64A3">
              <w:rPr>
                <w:noProof/>
                <w:webHidden/>
              </w:rPr>
              <w:fldChar w:fldCharType="separate"/>
            </w:r>
            <w:r w:rsidR="00FB64A3">
              <w:rPr>
                <w:noProof/>
                <w:webHidden/>
              </w:rPr>
              <w:t>5</w:t>
            </w:r>
            <w:r w:rsidR="00FB64A3">
              <w:rPr>
                <w:noProof/>
                <w:webHidden/>
              </w:rPr>
              <w:fldChar w:fldCharType="end"/>
            </w:r>
          </w:hyperlink>
        </w:p>
        <w:p w14:paraId="01EAEBA9" w14:textId="3BC41798" w:rsidR="00FB64A3" w:rsidRDefault="005D3738">
          <w:pPr>
            <w:pStyle w:val="TOC2"/>
            <w:tabs>
              <w:tab w:val="right" w:leader="dot" w:pos="9016"/>
            </w:tabs>
            <w:rPr>
              <w:rFonts w:asciiTheme="minorHAnsi" w:eastAsiaTheme="minorEastAsia" w:hAnsiTheme="minorHAnsi"/>
              <w:noProof/>
              <w:sz w:val="22"/>
              <w:lang w:eastAsia="en-GB"/>
            </w:rPr>
          </w:pPr>
          <w:hyperlink w:anchor="_Toc528249154" w:history="1">
            <w:r w:rsidR="00FB64A3" w:rsidRPr="00E65024">
              <w:rPr>
                <w:rStyle w:val="Hyperlink"/>
                <w:noProof/>
              </w:rPr>
              <w:t>2.2 Challenges Facing Kenyan Citizens in the Political Process</w:t>
            </w:r>
            <w:r w:rsidR="00FB64A3">
              <w:rPr>
                <w:noProof/>
                <w:webHidden/>
              </w:rPr>
              <w:tab/>
            </w:r>
            <w:r w:rsidR="00FB64A3">
              <w:rPr>
                <w:noProof/>
                <w:webHidden/>
              </w:rPr>
              <w:fldChar w:fldCharType="begin"/>
            </w:r>
            <w:r w:rsidR="00FB64A3">
              <w:rPr>
                <w:noProof/>
                <w:webHidden/>
              </w:rPr>
              <w:instrText xml:space="preserve"> PAGEREF _Toc528249154 \h </w:instrText>
            </w:r>
            <w:r w:rsidR="00FB64A3">
              <w:rPr>
                <w:noProof/>
                <w:webHidden/>
              </w:rPr>
            </w:r>
            <w:r w:rsidR="00FB64A3">
              <w:rPr>
                <w:noProof/>
                <w:webHidden/>
              </w:rPr>
              <w:fldChar w:fldCharType="separate"/>
            </w:r>
            <w:r w:rsidR="00FB64A3">
              <w:rPr>
                <w:noProof/>
                <w:webHidden/>
              </w:rPr>
              <w:t>5</w:t>
            </w:r>
            <w:r w:rsidR="00FB64A3">
              <w:rPr>
                <w:noProof/>
                <w:webHidden/>
              </w:rPr>
              <w:fldChar w:fldCharType="end"/>
            </w:r>
          </w:hyperlink>
        </w:p>
        <w:p w14:paraId="2C5F7083" w14:textId="0BBFA528" w:rsidR="00FB64A3" w:rsidRDefault="005D3738">
          <w:pPr>
            <w:pStyle w:val="TOC2"/>
            <w:tabs>
              <w:tab w:val="right" w:leader="dot" w:pos="9016"/>
            </w:tabs>
            <w:rPr>
              <w:rFonts w:asciiTheme="minorHAnsi" w:eastAsiaTheme="minorEastAsia" w:hAnsiTheme="minorHAnsi"/>
              <w:noProof/>
              <w:sz w:val="22"/>
              <w:lang w:eastAsia="en-GB"/>
            </w:rPr>
          </w:pPr>
          <w:hyperlink w:anchor="_Toc528249155" w:history="1">
            <w:r w:rsidR="00FB64A3" w:rsidRPr="00E65024">
              <w:rPr>
                <w:rStyle w:val="Hyperlink"/>
                <w:noProof/>
              </w:rPr>
              <w:t xml:space="preserve">2.3 Existing </w:t>
            </w:r>
            <w:r w:rsidR="00A3444F">
              <w:rPr>
                <w:rStyle w:val="Hyperlink"/>
                <w:noProof/>
              </w:rPr>
              <w:t>P</w:t>
            </w:r>
            <w:r w:rsidR="00FB64A3" w:rsidRPr="00E65024">
              <w:rPr>
                <w:rStyle w:val="Hyperlink"/>
                <w:noProof/>
              </w:rPr>
              <w:t xml:space="preserve">latforms for </w:t>
            </w:r>
            <w:r w:rsidR="00A3444F">
              <w:rPr>
                <w:rStyle w:val="Hyperlink"/>
                <w:noProof/>
              </w:rPr>
              <w:t>E</w:t>
            </w:r>
            <w:r w:rsidR="00FB64A3" w:rsidRPr="00E65024">
              <w:rPr>
                <w:rStyle w:val="Hyperlink"/>
                <w:noProof/>
              </w:rPr>
              <w:t xml:space="preserve">valuating </w:t>
            </w:r>
            <w:r w:rsidR="00A3444F">
              <w:rPr>
                <w:rStyle w:val="Hyperlink"/>
                <w:noProof/>
              </w:rPr>
              <w:t>P</w:t>
            </w:r>
            <w:r w:rsidR="00FB64A3" w:rsidRPr="00E65024">
              <w:rPr>
                <w:rStyle w:val="Hyperlink"/>
                <w:noProof/>
              </w:rPr>
              <w:t>oliticians</w:t>
            </w:r>
            <w:r w:rsidR="00FB64A3">
              <w:rPr>
                <w:noProof/>
                <w:webHidden/>
              </w:rPr>
              <w:tab/>
            </w:r>
            <w:r w:rsidR="00FB64A3">
              <w:rPr>
                <w:noProof/>
                <w:webHidden/>
              </w:rPr>
              <w:fldChar w:fldCharType="begin"/>
            </w:r>
            <w:r w:rsidR="00FB64A3">
              <w:rPr>
                <w:noProof/>
                <w:webHidden/>
              </w:rPr>
              <w:instrText xml:space="preserve"> PAGEREF _Toc528249155 \h </w:instrText>
            </w:r>
            <w:r w:rsidR="00FB64A3">
              <w:rPr>
                <w:noProof/>
                <w:webHidden/>
              </w:rPr>
            </w:r>
            <w:r w:rsidR="00FB64A3">
              <w:rPr>
                <w:noProof/>
                <w:webHidden/>
              </w:rPr>
              <w:fldChar w:fldCharType="separate"/>
            </w:r>
            <w:r w:rsidR="00FB64A3">
              <w:rPr>
                <w:noProof/>
                <w:webHidden/>
              </w:rPr>
              <w:t>5</w:t>
            </w:r>
            <w:r w:rsidR="00FB64A3">
              <w:rPr>
                <w:noProof/>
                <w:webHidden/>
              </w:rPr>
              <w:fldChar w:fldCharType="end"/>
            </w:r>
          </w:hyperlink>
        </w:p>
        <w:p w14:paraId="646C1B52" w14:textId="712D11EE" w:rsidR="00FB64A3" w:rsidRDefault="005D3738">
          <w:pPr>
            <w:pStyle w:val="TOC3"/>
            <w:tabs>
              <w:tab w:val="right" w:leader="dot" w:pos="9016"/>
            </w:tabs>
            <w:rPr>
              <w:rFonts w:asciiTheme="minorHAnsi" w:eastAsiaTheme="minorEastAsia" w:hAnsiTheme="minorHAnsi"/>
              <w:noProof/>
              <w:sz w:val="22"/>
              <w:lang w:eastAsia="en-GB"/>
            </w:rPr>
          </w:pPr>
          <w:hyperlink w:anchor="_Toc528249156" w:history="1">
            <w:r w:rsidR="00FB64A3" w:rsidRPr="00E65024">
              <w:rPr>
                <w:rStyle w:val="Hyperlink"/>
                <w:noProof/>
              </w:rPr>
              <w:t>2.3.1 I-Citizen</w:t>
            </w:r>
            <w:r w:rsidR="00FB64A3">
              <w:rPr>
                <w:noProof/>
                <w:webHidden/>
              </w:rPr>
              <w:tab/>
            </w:r>
            <w:r w:rsidR="00FB64A3">
              <w:rPr>
                <w:noProof/>
                <w:webHidden/>
              </w:rPr>
              <w:fldChar w:fldCharType="begin"/>
            </w:r>
            <w:r w:rsidR="00FB64A3">
              <w:rPr>
                <w:noProof/>
                <w:webHidden/>
              </w:rPr>
              <w:instrText xml:space="preserve"> PAGEREF _Toc528249156 \h </w:instrText>
            </w:r>
            <w:r w:rsidR="00FB64A3">
              <w:rPr>
                <w:noProof/>
                <w:webHidden/>
              </w:rPr>
            </w:r>
            <w:r w:rsidR="00FB64A3">
              <w:rPr>
                <w:noProof/>
                <w:webHidden/>
              </w:rPr>
              <w:fldChar w:fldCharType="separate"/>
            </w:r>
            <w:r w:rsidR="00FB64A3">
              <w:rPr>
                <w:noProof/>
                <w:webHidden/>
              </w:rPr>
              <w:t>5</w:t>
            </w:r>
            <w:r w:rsidR="00FB64A3">
              <w:rPr>
                <w:noProof/>
                <w:webHidden/>
              </w:rPr>
              <w:fldChar w:fldCharType="end"/>
            </w:r>
          </w:hyperlink>
        </w:p>
        <w:p w14:paraId="2260FF71" w14:textId="39C51F29" w:rsidR="00FB64A3" w:rsidRDefault="005D3738">
          <w:pPr>
            <w:pStyle w:val="TOC3"/>
            <w:tabs>
              <w:tab w:val="right" w:leader="dot" w:pos="9016"/>
            </w:tabs>
            <w:rPr>
              <w:rFonts w:asciiTheme="minorHAnsi" w:eastAsiaTheme="minorEastAsia" w:hAnsiTheme="minorHAnsi"/>
              <w:noProof/>
              <w:sz w:val="22"/>
              <w:lang w:eastAsia="en-GB"/>
            </w:rPr>
          </w:pPr>
          <w:hyperlink w:anchor="_Toc528249157" w:history="1">
            <w:r w:rsidR="00FB64A3" w:rsidRPr="00E65024">
              <w:rPr>
                <w:rStyle w:val="Hyperlink"/>
                <w:noProof/>
              </w:rPr>
              <w:t>2.3.2 PolitiFact</w:t>
            </w:r>
            <w:r w:rsidR="00FB64A3">
              <w:rPr>
                <w:noProof/>
                <w:webHidden/>
              </w:rPr>
              <w:tab/>
            </w:r>
            <w:r w:rsidR="00FB64A3">
              <w:rPr>
                <w:noProof/>
                <w:webHidden/>
              </w:rPr>
              <w:fldChar w:fldCharType="begin"/>
            </w:r>
            <w:r w:rsidR="00FB64A3">
              <w:rPr>
                <w:noProof/>
                <w:webHidden/>
              </w:rPr>
              <w:instrText xml:space="preserve"> PAGEREF _Toc528249157 \h </w:instrText>
            </w:r>
            <w:r w:rsidR="00FB64A3">
              <w:rPr>
                <w:noProof/>
                <w:webHidden/>
              </w:rPr>
            </w:r>
            <w:r w:rsidR="00FB64A3">
              <w:rPr>
                <w:noProof/>
                <w:webHidden/>
              </w:rPr>
              <w:fldChar w:fldCharType="separate"/>
            </w:r>
            <w:r w:rsidR="00FB64A3">
              <w:rPr>
                <w:noProof/>
                <w:webHidden/>
              </w:rPr>
              <w:t>7</w:t>
            </w:r>
            <w:r w:rsidR="00FB64A3">
              <w:rPr>
                <w:noProof/>
                <w:webHidden/>
              </w:rPr>
              <w:fldChar w:fldCharType="end"/>
            </w:r>
          </w:hyperlink>
        </w:p>
        <w:p w14:paraId="7E34660B" w14:textId="3F8EC251" w:rsidR="00FB64A3" w:rsidRDefault="005D3738">
          <w:pPr>
            <w:pStyle w:val="TOC3"/>
            <w:tabs>
              <w:tab w:val="right" w:leader="dot" w:pos="9016"/>
            </w:tabs>
            <w:rPr>
              <w:rFonts w:asciiTheme="minorHAnsi" w:eastAsiaTheme="minorEastAsia" w:hAnsiTheme="minorHAnsi"/>
              <w:noProof/>
              <w:sz w:val="22"/>
              <w:lang w:eastAsia="en-GB"/>
            </w:rPr>
          </w:pPr>
          <w:hyperlink w:anchor="_Toc528249158" w:history="1">
            <w:r w:rsidR="00FB64A3" w:rsidRPr="00E65024">
              <w:rPr>
                <w:rStyle w:val="Hyperlink"/>
                <w:noProof/>
              </w:rPr>
              <w:t>2.3.3 African Politics and Policy (APP)</w:t>
            </w:r>
            <w:r w:rsidR="00FB64A3">
              <w:rPr>
                <w:noProof/>
                <w:webHidden/>
              </w:rPr>
              <w:tab/>
            </w:r>
            <w:r w:rsidR="00FB64A3">
              <w:rPr>
                <w:noProof/>
                <w:webHidden/>
              </w:rPr>
              <w:fldChar w:fldCharType="begin"/>
            </w:r>
            <w:r w:rsidR="00FB64A3">
              <w:rPr>
                <w:noProof/>
                <w:webHidden/>
              </w:rPr>
              <w:instrText xml:space="preserve"> PAGEREF _Toc528249158 \h </w:instrText>
            </w:r>
            <w:r w:rsidR="00FB64A3">
              <w:rPr>
                <w:noProof/>
                <w:webHidden/>
              </w:rPr>
            </w:r>
            <w:r w:rsidR="00FB64A3">
              <w:rPr>
                <w:noProof/>
                <w:webHidden/>
              </w:rPr>
              <w:fldChar w:fldCharType="separate"/>
            </w:r>
            <w:r w:rsidR="00FB64A3">
              <w:rPr>
                <w:noProof/>
                <w:webHidden/>
              </w:rPr>
              <w:t>8</w:t>
            </w:r>
            <w:r w:rsidR="00FB64A3">
              <w:rPr>
                <w:noProof/>
                <w:webHidden/>
              </w:rPr>
              <w:fldChar w:fldCharType="end"/>
            </w:r>
          </w:hyperlink>
        </w:p>
        <w:p w14:paraId="3B3BA597" w14:textId="6AA211EE" w:rsidR="00FB64A3" w:rsidRDefault="005D3738">
          <w:pPr>
            <w:pStyle w:val="TOC2"/>
            <w:tabs>
              <w:tab w:val="right" w:leader="dot" w:pos="9016"/>
            </w:tabs>
            <w:rPr>
              <w:rFonts w:asciiTheme="minorHAnsi" w:eastAsiaTheme="minorEastAsia" w:hAnsiTheme="minorHAnsi"/>
              <w:noProof/>
              <w:sz w:val="22"/>
              <w:lang w:eastAsia="en-GB"/>
            </w:rPr>
          </w:pPr>
          <w:hyperlink w:anchor="_Toc528249159" w:history="1">
            <w:r w:rsidR="00FB64A3" w:rsidRPr="00E65024">
              <w:rPr>
                <w:rStyle w:val="Hyperlink"/>
                <w:noProof/>
              </w:rPr>
              <w:t>2.4 Gaps in Existing System</w:t>
            </w:r>
            <w:r w:rsidR="00FB64A3">
              <w:rPr>
                <w:noProof/>
                <w:webHidden/>
              </w:rPr>
              <w:tab/>
            </w:r>
            <w:r w:rsidR="00FB64A3">
              <w:rPr>
                <w:noProof/>
                <w:webHidden/>
              </w:rPr>
              <w:fldChar w:fldCharType="begin"/>
            </w:r>
            <w:r w:rsidR="00FB64A3">
              <w:rPr>
                <w:noProof/>
                <w:webHidden/>
              </w:rPr>
              <w:instrText xml:space="preserve"> PAGEREF _Toc528249159 \h </w:instrText>
            </w:r>
            <w:r w:rsidR="00FB64A3">
              <w:rPr>
                <w:noProof/>
                <w:webHidden/>
              </w:rPr>
            </w:r>
            <w:r w:rsidR="00FB64A3">
              <w:rPr>
                <w:noProof/>
                <w:webHidden/>
              </w:rPr>
              <w:fldChar w:fldCharType="separate"/>
            </w:r>
            <w:r w:rsidR="00FB64A3">
              <w:rPr>
                <w:noProof/>
                <w:webHidden/>
              </w:rPr>
              <w:t>9</w:t>
            </w:r>
            <w:r w:rsidR="00FB64A3">
              <w:rPr>
                <w:noProof/>
                <w:webHidden/>
              </w:rPr>
              <w:fldChar w:fldCharType="end"/>
            </w:r>
          </w:hyperlink>
        </w:p>
        <w:p w14:paraId="7A4C536A" w14:textId="22F78CD1" w:rsidR="00FB64A3" w:rsidRDefault="005D3738">
          <w:pPr>
            <w:pStyle w:val="TOC1"/>
            <w:tabs>
              <w:tab w:val="right" w:leader="dot" w:pos="9016"/>
            </w:tabs>
            <w:rPr>
              <w:rFonts w:asciiTheme="minorHAnsi" w:eastAsiaTheme="minorEastAsia" w:hAnsiTheme="minorHAnsi"/>
              <w:noProof/>
              <w:sz w:val="22"/>
              <w:lang w:eastAsia="en-GB"/>
            </w:rPr>
          </w:pPr>
          <w:hyperlink w:anchor="_Toc528249160" w:history="1">
            <w:r w:rsidR="00FB64A3" w:rsidRPr="00E65024">
              <w:rPr>
                <w:rStyle w:val="Hyperlink"/>
                <w:noProof/>
              </w:rPr>
              <w:t>Chapter 3: Methodology</w:t>
            </w:r>
            <w:r w:rsidR="00FB64A3">
              <w:rPr>
                <w:noProof/>
                <w:webHidden/>
              </w:rPr>
              <w:tab/>
            </w:r>
            <w:r w:rsidR="00FB64A3">
              <w:rPr>
                <w:noProof/>
                <w:webHidden/>
              </w:rPr>
              <w:fldChar w:fldCharType="begin"/>
            </w:r>
            <w:r w:rsidR="00FB64A3">
              <w:rPr>
                <w:noProof/>
                <w:webHidden/>
              </w:rPr>
              <w:instrText xml:space="preserve"> PAGEREF _Toc528249160 \h </w:instrText>
            </w:r>
            <w:r w:rsidR="00FB64A3">
              <w:rPr>
                <w:noProof/>
                <w:webHidden/>
              </w:rPr>
            </w:r>
            <w:r w:rsidR="00FB64A3">
              <w:rPr>
                <w:noProof/>
                <w:webHidden/>
              </w:rPr>
              <w:fldChar w:fldCharType="separate"/>
            </w:r>
            <w:r w:rsidR="00FB64A3">
              <w:rPr>
                <w:noProof/>
                <w:webHidden/>
              </w:rPr>
              <w:t>10</w:t>
            </w:r>
            <w:r w:rsidR="00FB64A3">
              <w:rPr>
                <w:noProof/>
                <w:webHidden/>
              </w:rPr>
              <w:fldChar w:fldCharType="end"/>
            </w:r>
          </w:hyperlink>
        </w:p>
        <w:p w14:paraId="5D29073C" w14:textId="6E14FF59" w:rsidR="00FB64A3" w:rsidRDefault="005D3738">
          <w:pPr>
            <w:pStyle w:val="TOC2"/>
            <w:tabs>
              <w:tab w:val="right" w:leader="dot" w:pos="9016"/>
            </w:tabs>
            <w:rPr>
              <w:rFonts w:asciiTheme="minorHAnsi" w:eastAsiaTheme="minorEastAsia" w:hAnsiTheme="minorHAnsi"/>
              <w:noProof/>
              <w:sz w:val="22"/>
              <w:lang w:eastAsia="en-GB"/>
            </w:rPr>
          </w:pPr>
          <w:hyperlink w:anchor="_Toc528249161" w:history="1">
            <w:r w:rsidR="00FB64A3" w:rsidRPr="00E65024">
              <w:rPr>
                <w:rStyle w:val="Hyperlink"/>
                <w:noProof/>
              </w:rPr>
              <w:t>3.1 Introduction</w:t>
            </w:r>
            <w:r w:rsidR="00FB64A3">
              <w:rPr>
                <w:noProof/>
                <w:webHidden/>
              </w:rPr>
              <w:tab/>
            </w:r>
            <w:r w:rsidR="00FB64A3">
              <w:rPr>
                <w:noProof/>
                <w:webHidden/>
              </w:rPr>
              <w:fldChar w:fldCharType="begin"/>
            </w:r>
            <w:r w:rsidR="00FB64A3">
              <w:rPr>
                <w:noProof/>
                <w:webHidden/>
              </w:rPr>
              <w:instrText xml:space="preserve"> PAGEREF _Toc528249161 \h </w:instrText>
            </w:r>
            <w:r w:rsidR="00FB64A3">
              <w:rPr>
                <w:noProof/>
                <w:webHidden/>
              </w:rPr>
            </w:r>
            <w:r w:rsidR="00FB64A3">
              <w:rPr>
                <w:noProof/>
                <w:webHidden/>
              </w:rPr>
              <w:fldChar w:fldCharType="separate"/>
            </w:r>
            <w:r w:rsidR="00FB64A3">
              <w:rPr>
                <w:noProof/>
                <w:webHidden/>
              </w:rPr>
              <w:t>10</w:t>
            </w:r>
            <w:r w:rsidR="00FB64A3">
              <w:rPr>
                <w:noProof/>
                <w:webHidden/>
              </w:rPr>
              <w:fldChar w:fldCharType="end"/>
            </w:r>
          </w:hyperlink>
        </w:p>
        <w:p w14:paraId="0A078136" w14:textId="11D5EB2D" w:rsidR="00FB64A3" w:rsidRDefault="005D3738">
          <w:pPr>
            <w:pStyle w:val="TOC2"/>
            <w:tabs>
              <w:tab w:val="right" w:leader="dot" w:pos="9016"/>
            </w:tabs>
            <w:rPr>
              <w:rFonts w:asciiTheme="minorHAnsi" w:eastAsiaTheme="minorEastAsia" w:hAnsiTheme="minorHAnsi"/>
              <w:noProof/>
              <w:sz w:val="22"/>
              <w:lang w:eastAsia="en-GB"/>
            </w:rPr>
          </w:pPr>
          <w:hyperlink w:anchor="_Toc528249162" w:history="1">
            <w:r w:rsidR="00FB64A3" w:rsidRPr="00E65024">
              <w:rPr>
                <w:rStyle w:val="Hyperlink"/>
                <w:noProof/>
              </w:rPr>
              <w:t>3.2 System Development Methodology</w:t>
            </w:r>
            <w:r w:rsidR="00FB64A3">
              <w:rPr>
                <w:noProof/>
                <w:webHidden/>
              </w:rPr>
              <w:tab/>
            </w:r>
            <w:r w:rsidR="00FB64A3">
              <w:rPr>
                <w:noProof/>
                <w:webHidden/>
              </w:rPr>
              <w:fldChar w:fldCharType="begin"/>
            </w:r>
            <w:r w:rsidR="00FB64A3">
              <w:rPr>
                <w:noProof/>
                <w:webHidden/>
              </w:rPr>
              <w:instrText xml:space="preserve"> PAGEREF _Toc528249162 \h </w:instrText>
            </w:r>
            <w:r w:rsidR="00FB64A3">
              <w:rPr>
                <w:noProof/>
                <w:webHidden/>
              </w:rPr>
            </w:r>
            <w:r w:rsidR="00FB64A3">
              <w:rPr>
                <w:noProof/>
                <w:webHidden/>
              </w:rPr>
              <w:fldChar w:fldCharType="separate"/>
            </w:r>
            <w:r w:rsidR="00FB64A3">
              <w:rPr>
                <w:noProof/>
                <w:webHidden/>
              </w:rPr>
              <w:t>10</w:t>
            </w:r>
            <w:r w:rsidR="00FB64A3">
              <w:rPr>
                <w:noProof/>
                <w:webHidden/>
              </w:rPr>
              <w:fldChar w:fldCharType="end"/>
            </w:r>
          </w:hyperlink>
        </w:p>
        <w:p w14:paraId="5CF4A41F" w14:textId="0D364646" w:rsidR="00FB64A3" w:rsidRDefault="005D3738">
          <w:pPr>
            <w:pStyle w:val="TOC3"/>
            <w:tabs>
              <w:tab w:val="right" w:leader="dot" w:pos="9016"/>
            </w:tabs>
            <w:rPr>
              <w:rFonts w:asciiTheme="minorHAnsi" w:eastAsiaTheme="minorEastAsia" w:hAnsiTheme="minorHAnsi"/>
              <w:noProof/>
              <w:sz w:val="22"/>
              <w:lang w:eastAsia="en-GB"/>
            </w:rPr>
          </w:pPr>
          <w:hyperlink w:anchor="_Toc528249163" w:history="1">
            <w:r w:rsidR="00FB64A3" w:rsidRPr="00E65024">
              <w:rPr>
                <w:rStyle w:val="Hyperlink"/>
                <w:noProof/>
              </w:rPr>
              <w:t>3.2.1 Requirements gathering and analysis:</w:t>
            </w:r>
            <w:r w:rsidR="00FB64A3">
              <w:rPr>
                <w:noProof/>
                <w:webHidden/>
              </w:rPr>
              <w:tab/>
            </w:r>
            <w:r w:rsidR="00FB64A3">
              <w:rPr>
                <w:noProof/>
                <w:webHidden/>
              </w:rPr>
              <w:fldChar w:fldCharType="begin"/>
            </w:r>
            <w:r w:rsidR="00FB64A3">
              <w:rPr>
                <w:noProof/>
                <w:webHidden/>
              </w:rPr>
              <w:instrText xml:space="preserve"> PAGEREF _Toc528249163 \h </w:instrText>
            </w:r>
            <w:r w:rsidR="00FB64A3">
              <w:rPr>
                <w:noProof/>
                <w:webHidden/>
              </w:rPr>
            </w:r>
            <w:r w:rsidR="00FB64A3">
              <w:rPr>
                <w:noProof/>
                <w:webHidden/>
              </w:rPr>
              <w:fldChar w:fldCharType="separate"/>
            </w:r>
            <w:r w:rsidR="00FB64A3">
              <w:rPr>
                <w:noProof/>
                <w:webHidden/>
              </w:rPr>
              <w:t>11</w:t>
            </w:r>
            <w:r w:rsidR="00FB64A3">
              <w:rPr>
                <w:noProof/>
                <w:webHidden/>
              </w:rPr>
              <w:fldChar w:fldCharType="end"/>
            </w:r>
          </w:hyperlink>
        </w:p>
        <w:p w14:paraId="3049193F" w14:textId="0B75D3E8" w:rsidR="00FB64A3" w:rsidRDefault="005D3738">
          <w:pPr>
            <w:pStyle w:val="TOC3"/>
            <w:tabs>
              <w:tab w:val="right" w:leader="dot" w:pos="9016"/>
            </w:tabs>
            <w:rPr>
              <w:rFonts w:asciiTheme="minorHAnsi" w:eastAsiaTheme="minorEastAsia" w:hAnsiTheme="minorHAnsi"/>
              <w:noProof/>
              <w:sz w:val="22"/>
              <w:lang w:eastAsia="en-GB"/>
            </w:rPr>
          </w:pPr>
          <w:hyperlink w:anchor="_Toc528249164" w:history="1">
            <w:r w:rsidR="00FB64A3" w:rsidRPr="00E65024">
              <w:rPr>
                <w:rStyle w:val="Hyperlink"/>
                <w:noProof/>
              </w:rPr>
              <w:t xml:space="preserve">3.2.2 Quick </w:t>
            </w:r>
            <w:r w:rsidR="00A3444F">
              <w:rPr>
                <w:rStyle w:val="Hyperlink"/>
                <w:noProof/>
              </w:rPr>
              <w:t>D</w:t>
            </w:r>
            <w:r w:rsidR="00FB64A3" w:rsidRPr="00E65024">
              <w:rPr>
                <w:rStyle w:val="Hyperlink"/>
                <w:noProof/>
              </w:rPr>
              <w:t>esign:</w:t>
            </w:r>
            <w:r w:rsidR="00FB64A3">
              <w:rPr>
                <w:noProof/>
                <w:webHidden/>
              </w:rPr>
              <w:tab/>
            </w:r>
            <w:r w:rsidR="00FB64A3">
              <w:rPr>
                <w:noProof/>
                <w:webHidden/>
              </w:rPr>
              <w:fldChar w:fldCharType="begin"/>
            </w:r>
            <w:r w:rsidR="00FB64A3">
              <w:rPr>
                <w:noProof/>
                <w:webHidden/>
              </w:rPr>
              <w:instrText xml:space="preserve"> PAGEREF _Toc528249164 \h </w:instrText>
            </w:r>
            <w:r w:rsidR="00FB64A3">
              <w:rPr>
                <w:noProof/>
                <w:webHidden/>
              </w:rPr>
            </w:r>
            <w:r w:rsidR="00FB64A3">
              <w:rPr>
                <w:noProof/>
                <w:webHidden/>
              </w:rPr>
              <w:fldChar w:fldCharType="separate"/>
            </w:r>
            <w:r w:rsidR="00FB64A3">
              <w:rPr>
                <w:noProof/>
                <w:webHidden/>
              </w:rPr>
              <w:t>11</w:t>
            </w:r>
            <w:r w:rsidR="00FB64A3">
              <w:rPr>
                <w:noProof/>
                <w:webHidden/>
              </w:rPr>
              <w:fldChar w:fldCharType="end"/>
            </w:r>
          </w:hyperlink>
        </w:p>
        <w:p w14:paraId="7F5A5382" w14:textId="71501F27" w:rsidR="00FB64A3" w:rsidRDefault="005D3738">
          <w:pPr>
            <w:pStyle w:val="TOC3"/>
            <w:tabs>
              <w:tab w:val="right" w:leader="dot" w:pos="9016"/>
            </w:tabs>
            <w:rPr>
              <w:rFonts w:asciiTheme="minorHAnsi" w:eastAsiaTheme="minorEastAsia" w:hAnsiTheme="minorHAnsi"/>
              <w:noProof/>
              <w:sz w:val="22"/>
              <w:lang w:eastAsia="en-GB"/>
            </w:rPr>
          </w:pPr>
          <w:hyperlink w:anchor="_Toc528249165" w:history="1">
            <w:r w:rsidR="00FB64A3" w:rsidRPr="00E65024">
              <w:rPr>
                <w:rStyle w:val="Hyperlink"/>
                <w:noProof/>
              </w:rPr>
              <w:t xml:space="preserve">3.2.3 Build </w:t>
            </w:r>
            <w:r w:rsidR="00A3444F">
              <w:rPr>
                <w:rStyle w:val="Hyperlink"/>
                <w:noProof/>
              </w:rPr>
              <w:t>P</w:t>
            </w:r>
            <w:r w:rsidR="00FB64A3" w:rsidRPr="00E65024">
              <w:rPr>
                <w:rStyle w:val="Hyperlink"/>
                <w:noProof/>
              </w:rPr>
              <w:t>rototype:</w:t>
            </w:r>
            <w:r w:rsidR="00FB64A3">
              <w:rPr>
                <w:noProof/>
                <w:webHidden/>
              </w:rPr>
              <w:tab/>
            </w:r>
            <w:r w:rsidR="00FB64A3">
              <w:rPr>
                <w:noProof/>
                <w:webHidden/>
              </w:rPr>
              <w:fldChar w:fldCharType="begin"/>
            </w:r>
            <w:r w:rsidR="00FB64A3">
              <w:rPr>
                <w:noProof/>
                <w:webHidden/>
              </w:rPr>
              <w:instrText xml:space="preserve"> PAGEREF _Toc528249165 \h </w:instrText>
            </w:r>
            <w:r w:rsidR="00FB64A3">
              <w:rPr>
                <w:noProof/>
                <w:webHidden/>
              </w:rPr>
            </w:r>
            <w:r w:rsidR="00FB64A3">
              <w:rPr>
                <w:noProof/>
                <w:webHidden/>
              </w:rPr>
              <w:fldChar w:fldCharType="separate"/>
            </w:r>
            <w:r w:rsidR="00FB64A3">
              <w:rPr>
                <w:noProof/>
                <w:webHidden/>
              </w:rPr>
              <w:t>11</w:t>
            </w:r>
            <w:r w:rsidR="00FB64A3">
              <w:rPr>
                <w:noProof/>
                <w:webHidden/>
              </w:rPr>
              <w:fldChar w:fldCharType="end"/>
            </w:r>
          </w:hyperlink>
        </w:p>
        <w:p w14:paraId="4742A952" w14:textId="3ABC6E97" w:rsidR="00FB64A3" w:rsidRDefault="005D3738">
          <w:pPr>
            <w:pStyle w:val="TOC3"/>
            <w:tabs>
              <w:tab w:val="right" w:leader="dot" w:pos="9016"/>
            </w:tabs>
            <w:rPr>
              <w:rFonts w:asciiTheme="minorHAnsi" w:eastAsiaTheme="minorEastAsia" w:hAnsiTheme="minorHAnsi"/>
              <w:noProof/>
              <w:sz w:val="22"/>
              <w:lang w:eastAsia="en-GB"/>
            </w:rPr>
          </w:pPr>
          <w:hyperlink w:anchor="_Toc528249166" w:history="1">
            <w:r w:rsidR="00FB64A3" w:rsidRPr="00E65024">
              <w:rPr>
                <w:rStyle w:val="Hyperlink"/>
                <w:noProof/>
              </w:rPr>
              <w:t>3.2.4 User evaluation:</w:t>
            </w:r>
            <w:r w:rsidR="00FB64A3">
              <w:rPr>
                <w:noProof/>
                <w:webHidden/>
              </w:rPr>
              <w:tab/>
            </w:r>
            <w:r w:rsidR="00FB64A3">
              <w:rPr>
                <w:noProof/>
                <w:webHidden/>
              </w:rPr>
              <w:fldChar w:fldCharType="begin"/>
            </w:r>
            <w:r w:rsidR="00FB64A3">
              <w:rPr>
                <w:noProof/>
                <w:webHidden/>
              </w:rPr>
              <w:instrText xml:space="preserve"> PAGEREF _Toc528249166 \h </w:instrText>
            </w:r>
            <w:r w:rsidR="00FB64A3">
              <w:rPr>
                <w:noProof/>
                <w:webHidden/>
              </w:rPr>
            </w:r>
            <w:r w:rsidR="00FB64A3">
              <w:rPr>
                <w:noProof/>
                <w:webHidden/>
              </w:rPr>
              <w:fldChar w:fldCharType="separate"/>
            </w:r>
            <w:r w:rsidR="00FB64A3">
              <w:rPr>
                <w:noProof/>
                <w:webHidden/>
              </w:rPr>
              <w:t>12</w:t>
            </w:r>
            <w:r w:rsidR="00FB64A3">
              <w:rPr>
                <w:noProof/>
                <w:webHidden/>
              </w:rPr>
              <w:fldChar w:fldCharType="end"/>
            </w:r>
          </w:hyperlink>
        </w:p>
        <w:p w14:paraId="63669BCF" w14:textId="01223E8B" w:rsidR="00FB64A3" w:rsidRDefault="005D3738">
          <w:pPr>
            <w:pStyle w:val="TOC3"/>
            <w:tabs>
              <w:tab w:val="right" w:leader="dot" w:pos="9016"/>
            </w:tabs>
            <w:rPr>
              <w:rFonts w:asciiTheme="minorHAnsi" w:eastAsiaTheme="minorEastAsia" w:hAnsiTheme="minorHAnsi"/>
              <w:noProof/>
              <w:sz w:val="22"/>
              <w:lang w:eastAsia="en-GB"/>
            </w:rPr>
          </w:pPr>
          <w:hyperlink w:anchor="_Toc528249167" w:history="1">
            <w:r w:rsidR="00FB64A3" w:rsidRPr="00E65024">
              <w:rPr>
                <w:rStyle w:val="Hyperlink"/>
                <w:noProof/>
              </w:rPr>
              <w:t>3.2.5 Refining prototype:</w:t>
            </w:r>
            <w:r w:rsidR="00FB64A3">
              <w:rPr>
                <w:noProof/>
                <w:webHidden/>
              </w:rPr>
              <w:tab/>
            </w:r>
            <w:r w:rsidR="00FB64A3">
              <w:rPr>
                <w:noProof/>
                <w:webHidden/>
              </w:rPr>
              <w:fldChar w:fldCharType="begin"/>
            </w:r>
            <w:r w:rsidR="00FB64A3">
              <w:rPr>
                <w:noProof/>
                <w:webHidden/>
              </w:rPr>
              <w:instrText xml:space="preserve"> PAGEREF _Toc528249167 \h </w:instrText>
            </w:r>
            <w:r w:rsidR="00FB64A3">
              <w:rPr>
                <w:noProof/>
                <w:webHidden/>
              </w:rPr>
            </w:r>
            <w:r w:rsidR="00FB64A3">
              <w:rPr>
                <w:noProof/>
                <w:webHidden/>
              </w:rPr>
              <w:fldChar w:fldCharType="separate"/>
            </w:r>
            <w:r w:rsidR="00FB64A3">
              <w:rPr>
                <w:noProof/>
                <w:webHidden/>
              </w:rPr>
              <w:t>12</w:t>
            </w:r>
            <w:r w:rsidR="00FB64A3">
              <w:rPr>
                <w:noProof/>
                <w:webHidden/>
              </w:rPr>
              <w:fldChar w:fldCharType="end"/>
            </w:r>
          </w:hyperlink>
        </w:p>
        <w:p w14:paraId="7274390D" w14:textId="0E606AF1" w:rsidR="00FB64A3" w:rsidRDefault="005D3738">
          <w:pPr>
            <w:pStyle w:val="TOC3"/>
            <w:tabs>
              <w:tab w:val="right" w:leader="dot" w:pos="9016"/>
            </w:tabs>
            <w:rPr>
              <w:rFonts w:asciiTheme="minorHAnsi" w:eastAsiaTheme="minorEastAsia" w:hAnsiTheme="minorHAnsi"/>
              <w:noProof/>
              <w:sz w:val="22"/>
              <w:lang w:eastAsia="en-GB"/>
            </w:rPr>
          </w:pPr>
          <w:hyperlink w:anchor="_Toc528249168" w:history="1">
            <w:r w:rsidR="00FB64A3" w:rsidRPr="00E65024">
              <w:rPr>
                <w:rStyle w:val="Hyperlink"/>
                <w:noProof/>
              </w:rPr>
              <w:t>3.2.6 Engineer product:</w:t>
            </w:r>
            <w:r w:rsidR="00FB64A3">
              <w:rPr>
                <w:noProof/>
                <w:webHidden/>
              </w:rPr>
              <w:tab/>
            </w:r>
            <w:r w:rsidR="00FB64A3">
              <w:rPr>
                <w:noProof/>
                <w:webHidden/>
              </w:rPr>
              <w:fldChar w:fldCharType="begin"/>
            </w:r>
            <w:r w:rsidR="00FB64A3">
              <w:rPr>
                <w:noProof/>
                <w:webHidden/>
              </w:rPr>
              <w:instrText xml:space="preserve"> PAGEREF _Toc528249168 \h </w:instrText>
            </w:r>
            <w:r w:rsidR="00FB64A3">
              <w:rPr>
                <w:noProof/>
                <w:webHidden/>
              </w:rPr>
            </w:r>
            <w:r w:rsidR="00FB64A3">
              <w:rPr>
                <w:noProof/>
                <w:webHidden/>
              </w:rPr>
              <w:fldChar w:fldCharType="separate"/>
            </w:r>
            <w:r w:rsidR="00FB64A3">
              <w:rPr>
                <w:noProof/>
                <w:webHidden/>
              </w:rPr>
              <w:t>12</w:t>
            </w:r>
            <w:r w:rsidR="00FB64A3">
              <w:rPr>
                <w:noProof/>
                <w:webHidden/>
              </w:rPr>
              <w:fldChar w:fldCharType="end"/>
            </w:r>
          </w:hyperlink>
        </w:p>
        <w:p w14:paraId="6FBD944B" w14:textId="209B362E" w:rsidR="00FB64A3" w:rsidRDefault="005D3738">
          <w:pPr>
            <w:pStyle w:val="TOC2"/>
            <w:tabs>
              <w:tab w:val="right" w:leader="dot" w:pos="9016"/>
            </w:tabs>
            <w:rPr>
              <w:rFonts w:asciiTheme="minorHAnsi" w:eastAsiaTheme="minorEastAsia" w:hAnsiTheme="minorHAnsi"/>
              <w:noProof/>
              <w:sz w:val="22"/>
              <w:lang w:eastAsia="en-GB"/>
            </w:rPr>
          </w:pPr>
          <w:hyperlink w:anchor="_Toc528249169" w:history="1">
            <w:r w:rsidR="00FB64A3" w:rsidRPr="00E65024">
              <w:rPr>
                <w:rStyle w:val="Hyperlink"/>
                <w:noProof/>
              </w:rPr>
              <w:t>3.3 Deliverables</w:t>
            </w:r>
            <w:r w:rsidR="00FB64A3">
              <w:rPr>
                <w:noProof/>
                <w:webHidden/>
              </w:rPr>
              <w:tab/>
            </w:r>
            <w:r w:rsidR="00FB64A3">
              <w:rPr>
                <w:noProof/>
                <w:webHidden/>
              </w:rPr>
              <w:fldChar w:fldCharType="begin"/>
            </w:r>
            <w:r w:rsidR="00FB64A3">
              <w:rPr>
                <w:noProof/>
                <w:webHidden/>
              </w:rPr>
              <w:instrText xml:space="preserve"> PAGEREF _Toc528249169 \h </w:instrText>
            </w:r>
            <w:r w:rsidR="00FB64A3">
              <w:rPr>
                <w:noProof/>
                <w:webHidden/>
              </w:rPr>
            </w:r>
            <w:r w:rsidR="00FB64A3">
              <w:rPr>
                <w:noProof/>
                <w:webHidden/>
              </w:rPr>
              <w:fldChar w:fldCharType="separate"/>
            </w:r>
            <w:r w:rsidR="00FB64A3">
              <w:rPr>
                <w:noProof/>
                <w:webHidden/>
              </w:rPr>
              <w:t>12</w:t>
            </w:r>
            <w:r w:rsidR="00FB64A3">
              <w:rPr>
                <w:noProof/>
                <w:webHidden/>
              </w:rPr>
              <w:fldChar w:fldCharType="end"/>
            </w:r>
          </w:hyperlink>
        </w:p>
        <w:p w14:paraId="56EEE2BA" w14:textId="228E3F3B" w:rsidR="00FB64A3" w:rsidRDefault="005D3738">
          <w:pPr>
            <w:pStyle w:val="TOC3"/>
            <w:tabs>
              <w:tab w:val="right" w:leader="dot" w:pos="9016"/>
            </w:tabs>
            <w:rPr>
              <w:rFonts w:asciiTheme="minorHAnsi" w:eastAsiaTheme="minorEastAsia" w:hAnsiTheme="minorHAnsi"/>
              <w:noProof/>
              <w:sz w:val="22"/>
              <w:lang w:eastAsia="en-GB"/>
            </w:rPr>
          </w:pPr>
          <w:hyperlink w:anchor="_Toc528249170" w:history="1">
            <w:r w:rsidR="00FB64A3" w:rsidRPr="00E65024">
              <w:rPr>
                <w:rStyle w:val="Hyperlink"/>
                <w:noProof/>
              </w:rPr>
              <w:t>3.3.1 Admin Module</w:t>
            </w:r>
            <w:r w:rsidR="00FB64A3">
              <w:rPr>
                <w:noProof/>
                <w:webHidden/>
              </w:rPr>
              <w:tab/>
            </w:r>
            <w:r w:rsidR="00FB64A3">
              <w:rPr>
                <w:noProof/>
                <w:webHidden/>
              </w:rPr>
              <w:fldChar w:fldCharType="begin"/>
            </w:r>
            <w:r w:rsidR="00FB64A3">
              <w:rPr>
                <w:noProof/>
                <w:webHidden/>
              </w:rPr>
              <w:instrText xml:space="preserve"> PAGEREF _Toc528249170 \h </w:instrText>
            </w:r>
            <w:r w:rsidR="00FB64A3">
              <w:rPr>
                <w:noProof/>
                <w:webHidden/>
              </w:rPr>
            </w:r>
            <w:r w:rsidR="00FB64A3">
              <w:rPr>
                <w:noProof/>
                <w:webHidden/>
              </w:rPr>
              <w:fldChar w:fldCharType="separate"/>
            </w:r>
            <w:r w:rsidR="00FB64A3">
              <w:rPr>
                <w:noProof/>
                <w:webHidden/>
              </w:rPr>
              <w:t>12</w:t>
            </w:r>
            <w:r w:rsidR="00FB64A3">
              <w:rPr>
                <w:noProof/>
                <w:webHidden/>
              </w:rPr>
              <w:fldChar w:fldCharType="end"/>
            </w:r>
          </w:hyperlink>
        </w:p>
        <w:p w14:paraId="257CDF8D" w14:textId="67961273" w:rsidR="00FB64A3" w:rsidRDefault="005D3738">
          <w:pPr>
            <w:pStyle w:val="TOC3"/>
            <w:tabs>
              <w:tab w:val="right" w:leader="dot" w:pos="9016"/>
            </w:tabs>
            <w:rPr>
              <w:rFonts w:asciiTheme="minorHAnsi" w:eastAsiaTheme="minorEastAsia" w:hAnsiTheme="minorHAnsi"/>
              <w:noProof/>
              <w:sz w:val="22"/>
              <w:lang w:eastAsia="en-GB"/>
            </w:rPr>
          </w:pPr>
          <w:hyperlink w:anchor="_Toc528249171" w:history="1">
            <w:r w:rsidR="00FB64A3" w:rsidRPr="00E65024">
              <w:rPr>
                <w:rStyle w:val="Hyperlink"/>
                <w:noProof/>
              </w:rPr>
              <w:t>3.3.2 Politician’s Module</w:t>
            </w:r>
            <w:r w:rsidR="00FB64A3">
              <w:rPr>
                <w:noProof/>
                <w:webHidden/>
              </w:rPr>
              <w:tab/>
            </w:r>
            <w:r w:rsidR="00FB64A3">
              <w:rPr>
                <w:noProof/>
                <w:webHidden/>
              </w:rPr>
              <w:fldChar w:fldCharType="begin"/>
            </w:r>
            <w:r w:rsidR="00FB64A3">
              <w:rPr>
                <w:noProof/>
                <w:webHidden/>
              </w:rPr>
              <w:instrText xml:space="preserve"> PAGEREF _Toc528249171 \h </w:instrText>
            </w:r>
            <w:r w:rsidR="00FB64A3">
              <w:rPr>
                <w:noProof/>
                <w:webHidden/>
              </w:rPr>
            </w:r>
            <w:r w:rsidR="00FB64A3">
              <w:rPr>
                <w:noProof/>
                <w:webHidden/>
              </w:rPr>
              <w:fldChar w:fldCharType="separate"/>
            </w:r>
            <w:r w:rsidR="00FB64A3">
              <w:rPr>
                <w:noProof/>
                <w:webHidden/>
              </w:rPr>
              <w:t>12</w:t>
            </w:r>
            <w:r w:rsidR="00FB64A3">
              <w:rPr>
                <w:noProof/>
                <w:webHidden/>
              </w:rPr>
              <w:fldChar w:fldCharType="end"/>
            </w:r>
          </w:hyperlink>
        </w:p>
        <w:p w14:paraId="4298DFDE" w14:textId="3577E2CF" w:rsidR="00FB64A3" w:rsidRDefault="005D3738">
          <w:pPr>
            <w:pStyle w:val="TOC3"/>
            <w:tabs>
              <w:tab w:val="right" w:leader="dot" w:pos="9016"/>
            </w:tabs>
            <w:rPr>
              <w:rFonts w:asciiTheme="minorHAnsi" w:eastAsiaTheme="minorEastAsia" w:hAnsiTheme="minorHAnsi"/>
              <w:noProof/>
              <w:sz w:val="22"/>
              <w:lang w:eastAsia="en-GB"/>
            </w:rPr>
          </w:pPr>
          <w:hyperlink w:anchor="_Toc528249172" w:history="1">
            <w:r w:rsidR="00FB64A3" w:rsidRPr="00E65024">
              <w:rPr>
                <w:rStyle w:val="Hyperlink"/>
                <w:noProof/>
              </w:rPr>
              <w:t>3.3.3 Citizen’s Module</w:t>
            </w:r>
            <w:r w:rsidR="00FB64A3">
              <w:rPr>
                <w:noProof/>
                <w:webHidden/>
              </w:rPr>
              <w:tab/>
            </w:r>
            <w:r w:rsidR="00FB64A3">
              <w:rPr>
                <w:noProof/>
                <w:webHidden/>
              </w:rPr>
              <w:fldChar w:fldCharType="begin"/>
            </w:r>
            <w:r w:rsidR="00FB64A3">
              <w:rPr>
                <w:noProof/>
                <w:webHidden/>
              </w:rPr>
              <w:instrText xml:space="preserve"> PAGEREF _Toc528249172 \h </w:instrText>
            </w:r>
            <w:r w:rsidR="00FB64A3">
              <w:rPr>
                <w:noProof/>
                <w:webHidden/>
              </w:rPr>
            </w:r>
            <w:r w:rsidR="00FB64A3">
              <w:rPr>
                <w:noProof/>
                <w:webHidden/>
              </w:rPr>
              <w:fldChar w:fldCharType="separate"/>
            </w:r>
            <w:r w:rsidR="00FB64A3">
              <w:rPr>
                <w:noProof/>
                <w:webHidden/>
              </w:rPr>
              <w:t>13</w:t>
            </w:r>
            <w:r w:rsidR="00FB64A3">
              <w:rPr>
                <w:noProof/>
                <w:webHidden/>
              </w:rPr>
              <w:fldChar w:fldCharType="end"/>
            </w:r>
          </w:hyperlink>
        </w:p>
        <w:p w14:paraId="7DD11199" w14:textId="2ACC9D64" w:rsidR="00FB64A3" w:rsidRDefault="005D3738">
          <w:pPr>
            <w:pStyle w:val="TOC2"/>
            <w:tabs>
              <w:tab w:val="right" w:leader="dot" w:pos="9016"/>
            </w:tabs>
            <w:rPr>
              <w:rFonts w:asciiTheme="minorHAnsi" w:eastAsiaTheme="minorEastAsia" w:hAnsiTheme="minorHAnsi"/>
              <w:noProof/>
              <w:sz w:val="22"/>
              <w:lang w:eastAsia="en-GB"/>
            </w:rPr>
          </w:pPr>
          <w:hyperlink w:anchor="_Toc528249173" w:history="1">
            <w:r w:rsidR="00FB64A3" w:rsidRPr="00E65024">
              <w:rPr>
                <w:rStyle w:val="Hyperlink"/>
                <w:noProof/>
              </w:rPr>
              <w:t>3.4 System Development Tools and Techniques</w:t>
            </w:r>
            <w:r w:rsidR="00FB64A3">
              <w:rPr>
                <w:noProof/>
                <w:webHidden/>
              </w:rPr>
              <w:tab/>
            </w:r>
            <w:r w:rsidR="00FB64A3">
              <w:rPr>
                <w:noProof/>
                <w:webHidden/>
              </w:rPr>
              <w:fldChar w:fldCharType="begin"/>
            </w:r>
            <w:r w:rsidR="00FB64A3">
              <w:rPr>
                <w:noProof/>
                <w:webHidden/>
              </w:rPr>
              <w:instrText xml:space="preserve"> PAGEREF _Toc528249173 \h </w:instrText>
            </w:r>
            <w:r w:rsidR="00FB64A3">
              <w:rPr>
                <w:noProof/>
                <w:webHidden/>
              </w:rPr>
            </w:r>
            <w:r w:rsidR="00FB64A3">
              <w:rPr>
                <w:noProof/>
                <w:webHidden/>
              </w:rPr>
              <w:fldChar w:fldCharType="separate"/>
            </w:r>
            <w:r w:rsidR="00FB64A3">
              <w:rPr>
                <w:noProof/>
                <w:webHidden/>
              </w:rPr>
              <w:t>13</w:t>
            </w:r>
            <w:r w:rsidR="00FB64A3">
              <w:rPr>
                <w:noProof/>
                <w:webHidden/>
              </w:rPr>
              <w:fldChar w:fldCharType="end"/>
            </w:r>
          </w:hyperlink>
        </w:p>
        <w:p w14:paraId="589D257F" w14:textId="32AA6C18" w:rsidR="00FB64A3" w:rsidRDefault="005D3738">
          <w:pPr>
            <w:pStyle w:val="TOC3"/>
            <w:tabs>
              <w:tab w:val="right" w:leader="dot" w:pos="9016"/>
            </w:tabs>
            <w:rPr>
              <w:rFonts w:asciiTheme="minorHAnsi" w:eastAsiaTheme="minorEastAsia" w:hAnsiTheme="minorHAnsi"/>
              <w:noProof/>
              <w:sz w:val="22"/>
              <w:lang w:eastAsia="en-GB"/>
            </w:rPr>
          </w:pPr>
          <w:hyperlink w:anchor="_Toc528249174" w:history="1">
            <w:r w:rsidR="00FB64A3" w:rsidRPr="00E65024">
              <w:rPr>
                <w:rStyle w:val="Hyperlink"/>
                <w:noProof/>
              </w:rPr>
              <w:t>3.4.1 Web Design Tools</w:t>
            </w:r>
            <w:r w:rsidR="00FB64A3">
              <w:rPr>
                <w:noProof/>
                <w:webHidden/>
              </w:rPr>
              <w:tab/>
            </w:r>
            <w:r w:rsidR="00FB64A3">
              <w:rPr>
                <w:noProof/>
                <w:webHidden/>
              </w:rPr>
              <w:fldChar w:fldCharType="begin"/>
            </w:r>
            <w:r w:rsidR="00FB64A3">
              <w:rPr>
                <w:noProof/>
                <w:webHidden/>
              </w:rPr>
              <w:instrText xml:space="preserve"> PAGEREF _Toc528249174 \h </w:instrText>
            </w:r>
            <w:r w:rsidR="00FB64A3">
              <w:rPr>
                <w:noProof/>
                <w:webHidden/>
              </w:rPr>
            </w:r>
            <w:r w:rsidR="00FB64A3">
              <w:rPr>
                <w:noProof/>
                <w:webHidden/>
              </w:rPr>
              <w:fldChar w:fldCharType="separate"/>
            </w:r>
            <w:r w:rsidR="00FB64A3">
              <w:rPr>
                <w:noProof/>
                <w:webHidden/>
              </w:rPr>
              <w:t>13</w:t>
            </w:r>
            <w:r w:rsidR="00FB64A3">
              <w:rPr>
                <w:noProof/>
                <w:webHidden/>
              </w:rPr>
              <w:fldChar w:fldCharType="end"/>
            </w:r>
          </w:hyperlink>
        </w:p>
        <w:p w14:paraId="1FB4705A" w14:textId="25565539" w:rsidR="00FB64A3" w:rsidRDefault="005D3738">
          <w:pPr>
            <w:pStyle w:val="TOC3"/>
            <w:tabs>
              <w:tab w:val="right" w:leader="dot" w:pos="9016"/>
            </w:tabs>
            <w:rPr>
              <w:rFonts w:asciiTheme="minorHAnsi" w:eastAsiaTheme="minorEastAsia" w:hAnsiTheme="minorHAnsi"/>
              <w:noProof/>
              <w:sz w:val="22"/>
              <w:lang w:eastAsia="en-GB"/>
            </w:rPr>
          </w:pPr>
          <w:hyperlink w:anchor="_Toc528249175" w:history="1">
            <w:r w:rsidR="00FB64A3" w:rsidRPr="00E65024">
              <w:rPr>
                <w:rStyle w:val="Hyperlink"/>
                <w:noProof/>
              </w:rPr>
              <w:t>3.4.2 Back End Development Tools</w:t>
            </w:r>
            <w:r w:rsidR="00FB64A3">
              <w:rPr>
                <w:noProof/>
                <w:webHidden/>
              </w:rPr>
              <w:tab/>
            </w:r>
            <w:r w:rsidR="00FB64A3">
              <w:rPr>
                <w:noProof/>
                <w:webHidden/>
              </w:rPr>
              <w:fldChar w:fldCharType="begin"/>
            </w:r>
            <w:r w:rsidR="00FB64A3">
              <w:rPr>
                <w:noProof/>
                <w:webHidden/>
              </w:rPr>
              <w:instrText xml:space="preserve"> PAGEREF _Toc528249175 \h </w:instrText>
            </w:r>
            <w:r w:rsidR="00FB64A3">
              <w:rPr>
                <w:noProof/>
                <w:webHidden/>
              </w:rPr>
            </w:r>
            <w:r w:rsidR="00FB64A3">
              <w:rPr>
                <w:noProof/>
                <w:webHidden/>
              </w:rPr>
              <w:fldChar w:fldCharType="separate"/>
            </w:r>
            <w:r w:rsidR="00FB64A3">
              <w:rPr>
                <w:noProof/>
                <w:webHidden/>
              </w:rPr>
              <w:t>14</w:t>
            </w:r>
            <w:r w:rsidR="00FB64A3">
              <w:rPr>
                <w:noProof/>
                <w:webHidden/>
              </w:rPr>
              <w:fldChar w:fldCharType="end"/>
            </w:r>
          </w:hyperlink>
        </w:p>
        <w:p w14:paraId="6846DFCB" w14:textId="7103B6ED" w:rsidR="00FB64A3" w:rsidRDefault="005D3738">
          <w:pPr>
            <w:pStyle w:val="TOC3"/>
            <w:tabs>
              <w:tab w:val="right" w:leader="dot" w:pos="9016"/>
            </w:tabs>
            <w:rPr>
              <w:rFonts w:asciiTheme="minorHAnsi" w:eastAsiaTheme="minorEastAsia" w:hAnsiTheme="minorHAnsi"/>
              <w:noProof/>
              <w:sz w:val="22"/>
              <w:lang w:eastAsia="en-GB"/>
            </w:rPr>
          </w:pPr>
          <w:hyperlink w:anchor="_Toc528249176" w:history="1">
            <w:r w:rsidR="00FB64A3" w:rsidRPr="00E65024">
              <w:rPr>
                <w:rStyle w:val="Hyperlink"/>
                <w:noProof/>
              </w:rPr>
              <w:t>3.4.3 Database Tools</w:t>
            </w:r>
            <w:r w:rsidR="00FB64A3">
              <w:rPr>
                <w:noProof/>
                <w:webHidden/>
              </w:rPr>
              <w:tab/>
            </w:r>
            <w:r w:rsidR="00FB64A3">
              <w:rPr>
                <w:noProof/>
                <w:webHidden/>
              </w:rPr>
              <w:fldChar w:fldCharType="begin"/>
            </w:r>
            <w:r w:rsidR="00FB64A3">
              <w:rPr>
                <w:noProof/>
                <w:webHidden/>
              </w:rPr>
              <w:instrText xml:space="preserve"> PAGEREF _Toc528249176 \h </w:instrText>
            </w:r>
            <w:r w:rsidR="00FB64A3">
              <w:rPr>
                <w:noProof/>
                <w:webHidden/>
              </w:rPr>
            </w:r>
            <w:r w:rsidR="00FB64A3">
              <w:rPr>
                <w:noProof/>
                <w:webHidden/>
              </w:rPr>
              <w:fldChar w:fldCharType="separate"/>
            </w:r>
            <w:r w:rsidR="00FB64A3">
              <w:rPr>
                <w:noProof/>
                <w:webHidden/>
              </w:rPr>
              <w:t>14</w:t>
            </w:r>
            <w:r w:rsidR="00FB64A3">
              <w:rPr>
                <w:noProof/>
                <w:webHidden/>
              </w:rPr>
              <w:fldChar w:fldCharType="end"/>
            </w:r>
          </w:hyperlink>
        </w:p>
        <w:p w14:paraId="02046A4F" w14:textId="6EAB2857" w:rsidR="00FB64A3" w:rsidRDefault="005D3738">
          <w:pPr>
            <w:pStyle w:val="TOC3"/>
            <w:tabs>
              <w:tab w:val="right" w:leader="dot" w:pos="9016"/>
            </w:tabs>
            <w:rPr>
              <w:rFonts w:asciiTheme="minorHAnsi" w:eastAsiaTheme="minorEastAsia" w:hAnsiTheme="minorHAnsi"/>
              <w:noProof/>
              <w:sz w:val="22"/>
              <w:lang w:eastAsia="en-GB"/>
            </w:rPr>
          </w:pPr>
          <w:hyperlink w:anchor="_Toc528249177" w:history="1">
            <w:r w:rsidR="00FB64A3" w:rsidRPr="00E65024">
              <w:rPr>
                <w:rStyle w:val="Hyperlink"/>
                <w:noProof/>
              </w:rPr>
              <w:t>3.4.4 Software Tools</w:t>
            </w:r>
            <w:r w:rsidR="00FB64A3">
              <w:rPr>
                <w:noProof/>
                <w:webHidden/>
              </w:rPr>
              <w:tab/>
            </w:r>
            <w:r w:rsidR="00FB64A3">
              <w:rPr>
                <w:noProof/>
                <w:webHidden/>
              </w:rPr>
              <w:fldChar w:fldCharType="begin"/>
            </w:r>
            <w:r w:rsidR="00FB64A3">
              <w:rPr>
                <w:noProof/>
                <w:webHidden/>
              </w:rPr>
              <w:instrText xml:space="preserve"> PAGEREF _Toc528249177 \h </w:instrText>
            </w:r>
            <w:r w:rsidR="00FB64A3">
              <w:rPr>
                <w:noProof/>
                <w:webHidden/>
              </w:rPr>
            </w:r>
            <w:r w:rsidR="00FB64A3">
              <w:rPr>
                <w:noProof/>
                <w:webHidden/>
              </w:rPr>
              <w:fldChar w:fldCharType="separate"/>
            </w:r>
            <w:r w:rsidR="00FB64A3">
              <w:rPr>
                <w:noProof/>
                <w:webHidden/>
              </w:rPr>
              <w:t>14</w:t>
            </w:r>
            <w:r w:rsidR="00FB64A3">
              <w:rPr>
                <w:noProof/>
                <w:webHidden/>
              </w:rPr>
              <w:fldChar w:fldCharType="end"/>
            </w:r>
          </w:hyperlink>
        </w:p>
        <w:p w14:paraId="7E6EF9F7" w14:textId="2AC3B33E" w:rsidR="00FB64A3" w:rsidRDefault="005D3738">
          <w:pPr>
            <w:pStyle w:val="TOC3"/>
            <w:tabs>
              <w:tab w:val="right" w:leader="dot" w:pos="9016"/>
            </w:tabs>
            <w:rPr>
              <w:rFonts w:asciiTheme="minorHAnsi" w:eastAsiaTheme="minorEastAsia" w:hAnsiTheme="minorHAnsi"/>
              <w:noProof/>
              <w:sz w:val="22"/>
              <w:lang w:eastAsia="en-GB"/>
            </w:rPr>
          </w:pPr>
          <w:hyperlink w:anchor="_Toc528249178" w:history="1">
            <w:r w:rsidR="00FB64A3" w:rsidRPr="00E65024">
              <w:rPr>
                <w:rStyle w:val="Hyperlink"/>
                <w:noProof/>
              </w:rPr>
              <w:t>3.4.5 Online Resources</w:t>
            </w:r>
            <w:r w:rsidR="00FB64A3">
              <w:rPr>
                <w:noProof/>
                <w:webHidden/>
              </w:rPr>
              <w:tab/>
            </w:r>
            <w:r w:rsidR="00FB64A3">
              <w:rPr>
                <w:noProof/>
                <w:webHidden/>
              </w:rPr>
              <w:fldChar w:fldCharType="begin"/>
            </w:r>
            <w:r w:rsidR="00FB64A3">
              <w:rPr>
                <w:noProof/>
                <w:webHidden/>
              </w:rPr>
              <w:instrText xml:space="preserve"> PAGEREF _Toc528249178 \h </w:instrText>
            </w:r>
            <w:r w:rsidR="00FB64A3">
              <w:rPr>
                <w:noProof/>
                <w:webHidden/>
              </w:rPr>
            </w:r>
            <w:r w:rsidR="00FB64A3">
              <w:rPr>
                <w:noProof/>
                <w:webHidden/>
              </w:rPr>
              <w:fldChar w:fldCharType="separate"/>
            </w:r>
            <w:r w:rsidR="00FB64A3">
              <w:rPr>
                <w:noProof/>
                <w:webHidden/>
              </w:rPr>
              <w:t>14</w:t>
            </w:r>
            <w:r w:rsidR="00FB64A3">
              <w:rPr>
                <w:noProof/>
                <w:webHidden/>
              </w:rPr>
              <w:fldChar w:fldCharType="end"/>
            </w:r>
          </w:hyperlink>
        </w:p>
        <w:p w14:paraId="02786B74" w14:textId="2E1B23E0" w:rsidR="00FB64A3" w:rsidRDefault="005D3738">
          <w:pPr>
            <w:pStyle w:val="TOC1"/>
            <w:tabs>
              <w:tab w:val="right" w:leader="dot" w:pos="9016"/>
            </w:tabs>
            <w:rPr>
              <w:rFonts w:asciiTheme="minorHAnsi" w:eastAsiaTheme="minorEastAsia" w:hAnsiTheme="minorHAnsi"/>
              <w:noProof/>
              <w:sz w:val="22"/>
              <w:lang w:eastAsia="en-GB"/>
            </w:rPr>
          </w:pPr>
          <w:hyperlink w:anchor="_Toc528249179" w:history="1">
            <w:r w:rsidR="00FB64A3" w:rsidRPr="00E65024">
              <w:rPr>
                <w:rStyle w:val="Hyperlink"/>
                <w:noProof/>
              </w:rPr>
              <w:t>Chapter 4: System Analysis and Design</w:t>
            </w:r>
            <w:r w:rsidR="00FB64A3">
              <w:rPr>
                <w:noProof/>
                <w:webHidden/>
              </w:rPr>
              <w:tab/>
            </w:r>
            <w:r w:rsidR="00FB64A3">
              <w:rPr>
                <w:noProof/>
                <w:webHidden/>
              </w:rPr>
              <w:fldChar w:fldCharType="begin"/>
            </w:r>
            <w:r w:rsidR="00FB64A3">
              <w:rPr>
                <w:noProof/>
                <w:webHidden/>
              </w:rPr>
              <w:instrText xml:space="preserve"> PAGEREF _Toc528249179 \h </w:instrText>
            </w:r>
            <w:r w:rsidR="00FB64A3">
              <w:rPr>
                <w:noProof/>
                <w:webHidden/>
              </w:rPr>
            </w:r>
            <w:r w:rsidR="00FB64A3">
              <w:rPr>
                <w:noProof/>
                <w:webHidden/>
              </w:rPr>
              <w:fldChar w:fldCharType="separate"/>
            </w:r>
            <w:r w:rsidR="00FB64A3">
              <w:rPr>
                <w:noProof/>
                <w:webHidden/>
              </w:rPr>
              <w:t>15</w:t>
            </w:r>
            <w:r w:rsidR="00FB64A3">
              <w:rPr>
                <w:noProof/>
                <w:webHidden/>
              </w:rPr>
              <w:fldChar w:fldCharType="end"/>
            </w:r>
          </w:hyperlink>
        </w:p>
        <w:p w14:paraId="60BEE8C7" w14:textId="0ADB9634" w:rsidR="00FB64A3" w:rsidRDefault="005D3738">
          <w:pPr>
            <w:pStyle w:val="TOC2"/>
            <w:tabs>
              <w:tab w:val="right" w:leader="dot" w:pos="9016"/>
            </w:tabs>
            <w:rPr>
              <w:rFonts w:asciiTheme="minorHAnsi" w:eastAsiaTheme="minorEastAsia" w:hAnsiTheme="minorHAnsi"/>
              <w:noProof/>
              <w:sz w:val="22"/>
              <w:lang w:eastAsia="en-GB"/>
            </w:rPr>
          </w:pPr>
          <w:hyperlink w:anchor="_Toc528249180" w:history="1">
            <w:r w:rsidR="00FB64A3" w:rsidRPr="00E65024">
              <w:rPr>
                <w:rStyle w:val="Hyperlink"/>
                <w:noProof/>
              </w:rPr>
              <w:t>4.1 Introduction</w:t>
            </w:r>
            <w:r w:rsidR="00FB64A3">
              <w:rPr>
                <w:noProof/>
                <w:webHidden/>
              </w:rPr>
              <w:tab/>
            </w:r>
            <w:r w:rsidR="00FB64A3">
              <w:rPr>
                <w:noProof/>
                <w:webHidden/>
              </w:rPr>
              <w:fldChar w:fldCharType="begin"/>
            </w:r>
            <w:r w:rsidR="00FB64A3">
              <w:rPr>
                <w:noProof/>
                <w:webHidden/>
              </w:rPr>
              <w:instrText xml:space="preserve"> PAGEREF _Toc528249180 \h </w:instrText>
            </w:r>
            <w:r w:rsidR="00FB64A3">
              <w:rPr>
                <w:noProof/>
                <w:webHidden/>
              </w:rPr>
            </w:r>
            <w:r w:rsidR="00FB64A3">
              <w:rPr>
                <w:noProof/>
                <w:webHidden/>
              </w:rPr>
              <w:fldChar w:fldCharType="separate"/>
            </w:r>
            <w:r w:rsidR="00FB64A3">
              <w:rPr>
                <w:noProof/>
                <w:webHidden/>
              </w:rPr>
              <w:t>15</w:t>
            </w:r>
            <w:r w:rsidR="00FB64A3">
              <w:rPr>
                <w:noProof/>
                <w:webHidden/>
              </w:rPr>
              <w:fldChar w:fldCharType="end"/>
            </w:r>
          </w:hyperlink>
        </w:p>
        <w:p w14:paraId="16F4F782" w14:textId="24EEE946" w:rsidR="00FB64A3" w:rsidRDefault="005D3738">
          <w:pPr>
            <w:pStyle w:val="TOC2"/>
            <w:tabs>
              <w:tab w:val="right" w:leader="dot" w:pos="9016"/>
            </w:tabs>
            <w:rPr>
              <w:rFonts w:asciiTheme="minorHAnsi" w:eastAsiaTheme="minorEastAsia" w:hAnsiTheme="minorHAnsi"/>
              <w:noProof/>
              <w:sz w:val="22"/>
              <w:lang w:eastAsia="en-GB"/>
            </w:rPr>
          </w:pPr>
          <w:hyperlink w:anchor="_Toc528249181" w:history="1">
            <w:r w:rsidR="00FB64A3" w:rsidRPr="00E65024">
              <w:rPr>
                <w:rStyle w:val="Hyperlink"/>
                <w:noProof/>
              </w:rPr>
              <w:t>4.2 System Analysis</w:t>
            </w:r>
            <w:r w:rsidR="00FB64A3">
              <w:rPr>
                <w:noProof/>
                <w:webHidden/>
              </w:rPr>
              <w:tab/>
            </w:r>
            <w:r w:rsidR="00FB64A3">
              <w:rPr>
                <w:noProof/>
                <w:webHidden/>
              </w:rPr>
              <w:fldChar w:fldCharType="begin"/>
            </w:r>
            <w:r w:rsidR="00FB64A3">
              <w:rPr>
                <w:noProof/>
                <w:webHidden/>
              </w:rPr>
              <w:instrText xml:space="preserve"> PAGEREF _Toc528249181 \h </w:instrText>
            </w:r>
            <w:r w:rsidR="00FB64A3">
              <w:rPr>
                <w:noProof/>
                <w:webHidden/>
              </w:rPr>
            </w:r>
            <w:r w:rsidR="00FB64A3">
              <w:rPr>
                <w:noProof/>
                <w:webHidden/>
              </w:rPr>
              <w:fldChar w:fldCharType="separate"/>
            </w:r>
            <w:r w:rsidR="00FB64A3">
              <w:rPr>
                <w:noProof/>
                <w:webHidden/>
              </w:rPr>
              <w:t>15</w:t>
            </w:r>
            <w:r w:rsidR="00FB64A3">
              <w:rPr>
                <w:noProof/>
                <w:webHidden/>
              </w:rPr>
              <w:fldChar w:fldCharType="end"/>
            </w:r>
          </w:hyperlink>
        </w:p>
        <w:p w14:paraId="4EC7FF35" w14:textId="160B7AE7" w:rsidR="00FB64A3" w:rsidRDefault="005D3738">
          <w:pPr>
            <w:pStyle w:val="TOC3"/>
            <w:tabs>
              <w:tab w:val="right" w:leader="dot" w:pos="9016"/>
            </w:tabs>
            <w:rPr>
              <w:rFonts w:asciiTheme="minorHAnsi" w:eastAsiaTheme="minorEastAsia" w:hAnsiTheme="minorHAnsi"/>
              <w:noProof/>
              <w:sz w:val="22"/>
              <w:lang w:eastAsia="en-GB"/>
            </w:rPr>
          </w:pPr>
          <w:hyperlink w:anchor="_Toc528249182" w:history="1">
            <w:r w:rsidR="00FB64A3" w:rsidRPr="00E65024">
              <w:rPr>
                <w:rStyle w:val="Hyperlink"/>
                <w:noProof/>
              </w:rPr>
              <w:t>4.2.1 Functional Requirements.</w:t>
            </w:r>
            <w:r w:rsidR="00FB64A3">
              <w:rPr>
                <w:noProof/>
                <w:webHidden/>
              </w:rPr>
              <w:tab/>
            </w:r>
            <w:r w:rsidR="00FB64A3">
              <w:rPr>
                <w:noProof/>
                <w:webHidden/>
              </w:rPr>
              <w:fldChar w:fldCharType="begin"/>
            </w:r>
            <w:r w:rsidR="00FB64A3">
              <w:rPr>
                <w:noProof/>
                <w:webHidden/>
              </w:rPr>
              <w:instrText xml:space="preserve"> PAGEREF _Toc528249182 \h </w:instrText>
            </w:r>
            <w:r w:rsidR="00FB64A3">
              <w:rPr>
                <w:noProof/>
                <w:webHidden/>
              </w:rPr>
            </w:r>
            <w:r w:rsidR="00FB64A3">
              <w:rPr>
                <w:noProof/>
                <w:webHidden/>
              </w:rPr>
              <w:fldChar w:fldCharType="separate"/>
            </w:r>
            <w:r w:rsidR="00FB64A3">
              <w:rPr>
                <w:noProof/>
                <w:webHidden/>
              </w:rPr>
              <w:t>15</w:t>
            </w:r>
            <w:r w:rsidR="00FB64A3">
              <w:rPr>
                <w:noProof/>
                <w:webHidden/>
              </w:rPr>
              <w:fldChar w:fldCharType="end"/>
            </w:r>
          </w:hyperlink>
        </w:p>
        <w:p w14:paraId="69966AF2" w14:textId="1CF65877" w:rsidR="00FB64A3" w:rsidRDefault="005D3738">
          <w:pPr>
            <w:pStyle w:val="TOC3"/>
            <w:tabs>
              <w:tab w:val="right" w:leader="dot" w:pos="9016"/>
            </w:tabs>
            <w:rPr>
              <w:rFonts w:asciiTheme="minorHAnsi" w:eastAsiaTheme="minorEastAsia" w:hAnsiTheme="minorHAnsi"/>
              <w:noProof/>
              <w:sz w:val="22"/>
              <w:lang w:eastAsia="en-GB"/>
            </w:rPr>
          </w:pPr>
          <w:hyperlink w:anchor="_Toc528249183" w:history="1">
            <w:r w:rsidR="00FB64A3" w:rsidRPr="00E65024">
              <w:rPr>
                <w:rStyle w:val="Hyperlink"/>
                <w:noProof/>
              </w:rPr>
              <w:t>4.2.2 Non-Functional Requirements</w:t>
            </w:r>
            <w:r w:rsidR="00FB64A3">
              <w:rPr>
                <w:noProof/>
                <w:webHidden/>
              </w:rPr>
              <w:tab/>
            </w:r>
            <w:r w:rsidR="00FB64A3">
              <w:rPr>
                <w:noProof/>
                <w:webHidden/>
              </w:rPr>
              <w:fldChar w:fldCharType="begin"/>
            </w:r>
            <w:r w:rsidR="00FB64A3">
              <w:rPr>
                <w:noProof/>
                <w:webHidden/>
              </w:rPr>
              <w:instrText xml:space="preserve"> PAGEREF _Toc528249183 \h </w:instrText>
            </w:r>
            <w:r w:rsidR="00FB64A3">
              <w:rPr>
                <w:noProof/>
                <w:webHidden/>
              </w:rPr>
            </w:r>
            <w:r w:rsidR="00FB64A3">
              <w:rPr>
                <w:noProof/>
                <w:webHidden/>
              </w:rPr>
              <w:fldChar w:fldCharType="separate"/>
            </w:r>
            <w:r w:rsidR="00FB64A3">
              <w:rPr>
                <w:noProof/>
                <w:webHidden/>
              </w:rPr>
              <w:t>15</w:t>
            </w:r>
            <w:r w:rsidR="00FB64A3">
              <w:rPr>
                <w:noProof/>
                <w:webHidden/>
              </w:rPr>
              <w:fldChar w:fldCharType="end"/>
            </w:r>
          </w:hyperlink>
        </w:p>
        <w:p w14:paraId="4A91A5D2" w14:textId="5C01F1A7" w:rsidR="00FB64A3" w:rsidRDefault="005D3738">
          <w:pPr>
            <w:pStyle w:val="TOC2"/>
            <w:tabs>
              <w:tab w:val="right" w:leader="dot" w:pos="9016"/>
            </w:tabs>
            <w:rPr>
              <w:rFonts w:asciiTheme="minorHAnsi" w:eastAsiaTheme="minorEastAsia" w:hAnsiTheme="minorHAnsi"/>
              <w:noProof/>
              <w:sz w:val="22"/>
              <w:lang w:eastAsia="en-GB"/>
            </w:rPr>
          </w:pPr>
          <w:hyperlink w:anchor="_Toc528249184" w:history="1">
            <w:r w:rsidR="00FB64A3" w:rsidRPr="00E65024">
              <w:rPr>
                <w:rStyle w:val="Hyperlink"/>
                <w:noProof/>
              </w:rPr>
              <w:t>4.3 System Narrative</w:t>
            </w:r>
            <w:r w:rsidR="00FB64A3">
              <w:rPr>
                <w:noProof/>
                <w:webHidden/>
              </w:rPr>
              <w:tab/>
            </w:r>
            <w:r w:rsidR="00FB64A3">
              <w:rPr>
                <w:noProof/>
                <w:webHidden/>
              </w:rPr>
              <w:fldChar w:fldCharType="begin"/>
            </w:r>
            <w:r w:rsidR="00FB64A3">
              <w:rPr>
                <w:noProof/>
                <w:webHidden/>
              </w:rPr>
              <w:instrText xml:space="preserve"> PAGEREF _Toc528249184 \h </w:instrText>
            </w:r>
            <w:r w:rsidR="00FB64A3">
              <w:rPr>
                <w:noProof/>
                <w:webHidden/>
              </w:rPr>
            </w:r>
            <w:r w:rsidR="00FB64A3">
              <w:rPr>
                <w:noProof/>
                <w:webHidden/>
              </w:rPr>
              <w:fldChar w:fldCharType="separate"/>
            </w:r>
            <w:r w:rsidR="00FB64A3">
              <w:rPr>
                <w:noProof/>
                <w:webHidden/>
              </w:rPr>
              <w:t>16</w:t>
            </w:r>
            <w:r w:rsidR="00FB64A3">
              <w:rPr>
                <w:noProof/>
                <w:webHidden/>
              </w:rPr>
              <w:fldChar w:fldCharType="end"/>
            </w:r>
          </w:hyperlink>
        </w:p>
        <w:p w14:paraId="5093564F" w14:textId="769EA29C" w:rsidR="00FB64A3" w:rsidRDefault="005D3738">
          <w:pPr>
            <w:pStyle w:val="TOC2"/>
            <w:tabs>
              <w:tab w:val="right" w:leader="dot" w:pos="9016"/>
            </w:tabs>
            <w:rPr>
              <w:rFonts w:asciiTheme="minorHAnsi" w:eastAsiaTheme="minorEastAsia" w:hAnsiTheme="minorHAnsi"/>
              <w:noProof/>
              <w:sz w:val="22"/>
              <w:lang w:eastAsia="en-GB"/>
            </w:rPr>
          </w:pPr>
          <w:hyperlink w:anchor="_Toc528249185" w:history="1">
            <w:r w:rsidR="00FB64A3" w:rsidRPr="00E65024">
              <w:rPr>
                <w:rStyle w:val="Hyperlink"/>
                <w:noProof/>
              </w:rPr>
              <w:t>4.4 Design Diagrams</w:t>
            </w:r>
            <w:r w:rsidR="00FB64A3">
              <w:rPr>
                <w:noProof/>
                <w:webHidden/>
              </w:rPr>
              <w:tab/>
            </w:r>
            <w:r w:rsidR="00FB64A3">
              <w:rPr>
                <w:noProof/>
                <w:webHidden/>
              </w:rPr>
              <w:fldChar w:fldCharType="begin"/>
            </w:r>
            <w:r w:rsidR="00FB64A3">
              <w:rPr>
                <w:noProof/>
                <w:webHidden/>
              </w:rPr>
              <w:instrText xml:space="preserve"> PAGEREF _Toc528249185 \h </w:instrText>
            </w:r>
            <w:r w:rsidR="00FB64A3">
              <w:rPr>
                <w:noProof/>
                <w:webHidden/>
              </w:rPr>
            </w:r>
            <w:r w:rsidR="00FB64A3">
              <w:rPr>
                <w:noProof/>
                <w:webHidden/>
              </w:rPr>
              <w:fldChar w:fldCharType="separate"/>
            </w:r>
            <w:r w:rsidR="00FB64A3">
              <w:rPr>
                <w:noProof/>
                <w:webHidden/>
              </w:rPr>
              <w:t>17</w:t>
            </w:r>
            <w:r w:rsidR="00FB64A3">
              <w:rPr>
                <w:noProof/>
                <w:webHidden/>
              </w:rPr>
              <w:fldChar w:fldCharType="end"/>
            </w:r>
          </w:hyperlink>
        </w:p>
        <w:p w14:paraId="3F62F98E" w14:textId="7F8D0A0C" w:rsidR="00FB64A3" w:rsidRDefault="005D3738">
          <w:pPr>
            <w:pStyle w:val="TOC3"/>
            <w:tabs>
              <w:tab w:val="right" w:leader="dot" w:pos="9016"/>
            </w:tabs>
            <w:rPr>
              <w:rFonts w:asciiTheme="minorHAnsi" w:eastAsiaTheme="minorEastAsia" w:hAnsiTheme="minorHAnsi"/>
              <w:noProof/>
              <w:sz w:val="22"/>
              <w:lang w:eastAsia="en-GB"/>
            </w:rPr>
          </w:pPr>
          <w:hyperlink w:anchor="_Toc528249186" w:history="1">
            <w:r w:rsidR="00FB64A3" w:rsidRPr="00E65024">
              <w:rPr>
                <w:rStyle w:val="Hyperlink"/>
                <w:noProof/>
              </w:rPr>
              <w:t>4.4.1 Use Case Diagram</w:t>
            </w:r>
            <w:r w:rsidR="00FB64A3">
              <w:rPr>
                <w:noProof/>
                <w:webHidden/>
              </w:rPr>
              <w:tab/>
            </w:r>
            <w:r w:rsidR="00FB64A3">
              <w:rPr>
                <w:noProof/>
                <w:webHidden/>
              </w:rPr>
              <w:fldChar w:fldCharType="begin"/>
            </w:r>
            <w:r w:rsidR="00FB64A3">
              <w:rPr>
                <w:noProof/>
                <w:webHidden/>
              </w:rPr>
              <w:instrText xml:space="preserve"> PAGEREF _Toc528249186 \h </w:instrText>
            </w:r>
            <w:r w:rsidR="00FB64A3">
              <w:rPr>
                <w:noProof/>
                <w:webHidden/>
              </w:rPr>
            </w:r>
            <w:r w:rsidR="00FB64A3">
              <w:rPr>
                <w:noProof/>
                <w:webHidden/>
              </w:rPr>
              <w:fldChar w:fldCharType="separate"/>
            </w:r>
            <w:r w:rsidR="00FB64A3">
              <w:rPr>
                <w:noProof/>
                <w:webHidden/>
              </w:rPr>
              <w:t>17</w:t>
            </w:r>
            <w:r w:rsidR="00FB64A3">
              <w:rPr>
                <w:noProof/>
                <w:webHidden/>
              </w:rPr>
              <w:fldChar w:fldCharType="end"/>
            </w:r>
          </w:hyperlink>
        </w:p>
        <w:p w14:paraId="530C82CB" w14:textId="108BD565" w:rsidR="00FB64A3" w:rsidRDefault="005D3738">
          <w:pPr>
            <w:pStyle w:val="TOC3"/>
            <w:tabs>
              <w:tab w:val="right" w:leader="dot" w:pos="9016"/>
            </w:tabs>
            <w:rPr>
              <w:rFonts w:asciiTheme="minorHAnsi" w:eastAsiaTheme="minorEastAsia" w:hAnsiTheme="minorHAnsi"/>
              <w:noProof/>
              <w:sz w:val="22"/>
              <w:lang w:eastAsia="en-GB"/>
            </w:rPr>
          </w:pPr>
          <w:hyperlink w:anchor="_Toc528249187" w:history="1">
            <w:r w:rsidR="00FB64A3" w:rsidRPr="00E65024">
              <w:rPr>
                <w:rStyle w:val="Hyperlink"/>
                <w:noProof/>
              </w:rPr>
              <w:t>4.4.2 Data Flow Diagram (DFD)</w:t>
            </w:r>
            <w:r w:rsidR="00FB64A3">
              <w:rPr>
                <w:noProof/>
                <w:webHidden/>
              </w:rPr>
              <w:tab/>
            </w:r>
            <w:r w:rsidR="00FB64A3">
              <w:rPr>
                <w:noProof/>
                <w:webHidden/>
              </w:rPr>
              <w:fldChar w:fldCharType="begin"/>
            </w:r>
            <w:r w:rsidR="00FB64A3">
              <w:rPr>
                <w:noProof/>
                <w:webHidden/>
              </w:rPr>
              <w:instrText xml:space="preserve"> PAGEREF _Toc528249187 \h </w:instrText>
            </w:r>
            <w:r w:rsidR="00FB64A3">
              <w:rPr>
                <w:noProof/>
                <w:webHidden/>
              </w:rPr>
            </w:r>
            <w:r w:rsidR="00FB64A3">
              <w:rPr>
                <w:noProof/>
                <w:webHidden/>
              </w:rPr>
              <w:fldChar w:fldCharType="separate"/>
            </w:r>
            <w:r w:rsidR="00FB64A3">
              <w:rPr>
                <w:noProof/>
                <w:webHidden/>
              </w:rPr>
              <w:t>18</w:t>
            </w:r>
            <w:r w:rsidR="00FB64A3">
              <w:rPr>
                <w:noProof/>
                <w:webHidden/>
              </w:rPr>
              <w:fldChar w:fldCharType="end"/>
            </w:r>
          </w:hyperlink>
        </w:p>
        <w:p w14:paraId="22028728" w14:textId="64760880" w:rsidR="00FB64A3" w:rsidRDefault="005D3738">
          <w:pPr>
            <w:pStyle w:val="TOC3"/>
            <w:tabs>
              <w:tab w:val="right" w:leader="dot" w:pos="9016"/>
            </w:tabs>
            <w:rPr>
              <w:rFonts w:asciiTheme="minorHAnsi" w:eastAsiaTheme="minorEastAsia" w:hAnsiTheme="minorHAnsi"/>
              <w:noProof/>
              <w:sz w:val="22"/>
              <w:lang w:eastAsia="en-GB"/>
            </w:rPr>
          </w:pPr>
          <w:hyperlink w:anchor="_Toc528249188" w:history="1">
            <w:r w:rsidR="00FB64A3" w:rsidRPr="00E65024">
              <w:rPr>
                <w:rStyle w:val="Hyperlink"/>
                <w:noProof/>
              </w:rPr>
              <w:t>4.4.3 Entity Relationship Diagram (ERD)</w:t>
            </w:r>
            <w:r w:rsidR="00FB64A3">
              <w:rPr>
                <w:noProof/>
                <w:webHidden/>
              </w:rPr>
              <w:tab/>
            </w:r>
            <w:r w:rsidR="00FB64A3">
              <w:rPr>
                <w:noProof/>
                <w:webHidden/>
              </w:rPr>
              <w:fldChar w:fldCharType="begin"/>
            </w:r>
            <w:r w:rsidR="00FB64A3">
              <w:rPr>
                <w:noProof/>
                <w:webHidden/>
              </w:rPr>
              <w:instrText xml:space="preserve"> PAGEREF _Toc528249188 \h </w:instrText>
            </w:r>
            <w:r w:rsidR="00FB64A3">
              <w:rPr>
                <w:noProof/>
                <w:webHidden/>
              </w:rPr>
            </w:r>
            <w:r w:rsidR="00FB64A3">
              <w:rPr>
                <w:noProof/>
                <w:webHidden/>
              </w:rPr>
              <w:fldChar w:fldCharType="separate"/>
            </w:r>
            <w:r w:rsidR="00FB64A3">
              <w:rPr>
                <w:noProof/>
                <w:webHidden/>
              </w:rPr>
              <w:t>19</w:t>
            </w:r>
            <w:r w:rsidR="00FB64A3">
              <w:rPr>
                <w:noProof/>
                <w:webHidden/>
              </w:rPr>
              <w:fldChar w:fldCharType="end"/>
            </w:r>
          </w:hyperlink>
        </w:p>
        <w:p w14:paraId="5607C21A" w14:textId="5B156B4B" w:rsidR="00FB64A3" w:rsidRDefault="005D3738">
          <w:pPr>
            <w:pStyle w:val="TOC3"/>
            <w:tabs>
              <w:tab w:val="right" w:leader="dot" w:pos="9016"/>
            </w:tabs>
            <w:rPr>
              <w:rFonts w:asciiTheme="minorHAnsi" w:eastAsiaTheme="minorEastAsia" w:hAnsiTheme="minorHAnsi"/>
              <w:noProof/>
              <w:sz w:val="22"/>
              <w:lang w:eastAsia="en-GB"/>
            </w:rPr>
          </w:pPr>
          <w:hyperlink w:anchor="_Toc528249189" w:history="1">
            <w:r w:rsidR="00FB64A3" w:rsidRPr="00E65024">
              <w:rPr>
                <w:rStyle w:val="Hyperlink"/>
                <w:noProof/>
              </w:rPr>
              <w:t>4.4.4 Database Schema</w:t>
            </w:r>
            <w:r w:rsidR="00FB64A3">
              <w:rPr>
                <w:noProof/>
                <w:webHidden/>
              </w:rPr>
              <w:tab/>
            </w:r>
            <w:r w:rsidR="00FB64A3">
              <w:rPr>
                <w:noProof/>
                <w:webHidden/>
              </w:rPr>
              <w:fldChar w:fldCharType="begin"/>
            </w:r>
            <w:r w:rsidR="00FB64A3">
              <w:rPr>
                <w:noProof/>
                <w:webHidden/>
              </w:rPr>
              <w:instrText xml:space="preserve"> PAGEREF _Toc528249189 \h </w:instrText>
            </w:r>
            <w:r w:rsidR="00FB64A3">
              <w:rPr>
                <w:noProof/>
                <w:webHidden/>
              </w:rPr>
            </w:r>
            <w:r w:rsidR="00FB64A3">
              <w:rPr>
                <w:noProof/>
                <w:webHidden/>
              </w:rPr>
              <w:fldChar w:fldCharType="separate"/>
            </w:r>
            <w:r w:rsidR="00FB64A3">
              <w:rPr>
                <w:noProof/>
                <w:webHidden/>
              </w:rPr>
              <w:t>20</w:t>
            </w:r>
            <w:r w:rsidR="00FB64A3">
              <w:rPr>
                <w:noProof/>
                <w:webHidden/>
              </w:rPr>
              <w:fldChar w:fldCharType="end"/>
            </w:r>
          </w:hyperlink>
        </w:p>
        <w:p w14:paraId="02AE3E9C" w14:textId="3314364A" w:rsidR="00FB64A3" w:rsidRDefault="005D3738">
          <w:pPr>
            <w:pStyle w:val="TOC1"/>
            <w:tabs>
              <w:tab w:val="right" w:leader="dot" w:pos="9016"/>
            </w:tabs>
            <w:rPr>
              <w:rFonts w:asciiTheme="minorHAnsi" w:eastAsiaTheme="minorEastAsia" w:hAnsiTheme="minorHAnsi"/>
              <w:noProof/>
              <w:sz w:val="22"/>
              <w:lang w:eastAsia="en-GB"/>
            </w:rPr>
          </w:pPr>
          <w:hyperlink w:anchor="_Toc528249190" w:history="1">
            <w:r w:rsidR="00FB64A3" w:rsidRPr="00E65024">
              <w:rPr>
                <w:rStyle w:val="Hyperlink"/>
                <w:noProof/>
              </w:rPr>
              <w:t>Chapter 5: System Implementation and testing</w:t>
            </w:r>
            <w:r w:rsidR="00FB64A3">
              <w:rPr>
                <w:noProof/>
                <w:webHidden/>
              </w:rPr>
              <w:tab/>
            </w:r>
            <w:r w:rsidR="00FB64A3">
              <w:rPr>
                <w:noProof/>
                <w:webHidden/>
              </w:rPr>
              <w:fldChar w:fldCharType="begin"/>
            </w:r>
            <w:r w:rsidR="00FB64A3">
              <w:rPr>
                <w:noProof/>
                <w:webHidden/>
              </w:rPr>
              <w:instrText xml:space="preserve"> PAGEREF _Toc528249190 \h </w:instrText>
            </w:r>
            <w:r w:rsidR="00FB64A3">
              <w:rPr>
                <w:noProof/>
                <w:webHidden/>
              </w:rPr>
            </w:r>
            <w:r w:rsidR="00FB64A3">
              <w:rPr>
                <w:noProof/>
                <w:webHidden/>
              </w:rPr>
              <w:fldChar w:fldCharType="separate"/>
            </w:r>
            <w:r w:rsidR="00FB64A3">
              <w:rPr>
                <w:noProof/>
                <w:webHidden/>
              </w:rPr>
              <w:t>24</w:t>
            </w:r>
            <w:r w:rsidR="00FB64A3">
              <w:rPr>
                <w:noProof/>
                <w:webHidden/>
              </w:rPr>
              <w:fldChar w:fldCharType="end"/>
            </w:r>
          </w:hyperlink>
        </w:p>
        <w:p w14:paraId="71A48E02" w14:textId="753435C7" w:rsidR="00FB64A3" w:rsidRDefault="005D3738">
          <w:pPr>
            <w:pStyle w:val="TOC2"/>
            <w:tabs>
              <w:tab w:val="right" w:leader="dot" w:pos="9016"/>
            </w:tabs>
            <w:rPr>
              <w:rFonts w:asciiTheme="minorHAnsi" w:eastAsiaTheme="minorEastAsia" w:hAnsiTheme="minorHAnsi"/>
              <w:noProof/>
              <w:sz w:val="22"/>
              <w:lang w:eastAsia="en-GB"/>
            </w:rPr>
          </w:pPr>
          <w:hyperlink w:anchor="_Toc528249191" w:history="1">
            <w:r w:rsidR="00FB64A3" w:rsidRPr="00E65024">
              <w:rPr>
                <w:rStyle w:val="Hyperlink"/>
                <w:noProof/>
              </w:rPr>
              <w:t>5.1 Introduction</w:t>
            </w:r>
            <w:r w:rsidR="00FB64A3">
              <w:rPr>
                <w:noProof/>
                <w:webHidden/>
              </w:rPr>
              <w:tab/>
            </w:r>
            <w:r w:rsidR="00FB64A3">
              <w:rPr>
                <w:noProof/>
                <w:webHidden/>
              </w:rPr>
              <w:fldChar w:fldCharType="begin"/>
            </w:r>
            <w:r w:rsidR="00FB64A3">
              <w:rPr>
                <w:noProof/>
                <w:webHidden/>
              </w:rPr>
              <w:instrText xml:space="preserve"> PAGEREF _Toc528249191 \h </w:instrText>
            </w:r>
            <w:r w:rsidR="00FB64A3">
              <w:rPr>
                <w:noProof/>
                <w:webHidden/>
              </w:rPr>
            </w:r>
            <w:r w:rsidR="00FB64A3">
              <w:rPr>
                <w:noProof/>
                <w:webHidden/>
              </w:rPr>
              <w:fldChar w:fldCharType="separate"/>
            </w:r>
            <w:r w:rsidR="00FB64A3">
              <w:rPr>
                <w:noProof/>
                <w:webHidden/>
              </w:rPr>
              <w:t>24</w:t>
            </w:r>
            <w:r w:rsidR="00FB64A3">
              <w:rPr>
                <w:noProof/>
                <w:webHidden/>
              </w:rPr>
              <w:fldChar w:fldCharType="end"/>
            </w:r>
          </w:hyperlink>
        </w:p>
        <w:p w14:paraId="50E8CA6E" w14:textId="0724B645" w:rsidR="00FB64A3" w:rsidRDefault="005D3738">
          <w:pPr>
            <w:pStyle w:val="TOC2"/>
            <w:tabs>
              <w:tab w:val="right" w:leader="dot" w:pos="9016"/>
            </w:tabs>
            <w:rPr>
              <w:rFonts w:asciiTheme="minorHAnsi" w:eastAsiaTheme="minorEastAsia" w:hAnsiTheme="minorHAnsi"/>
              <w:noProof/>
              <w:sz w:val="22"/>
              <w:lang w:eastAsia="en-GB"/>
            </w:rPr>
          </w:pPr>
          <w:hyperlink w:anchor="_Toc528249192" w:history="1">
            <w:r w:rsidR="00FB64A3" w:rsidRPr="00E65024">
              <w:rPr>
                <w:rStyle w:val="Hyperlink"/>
                <w:noProof/>
              </w:rPr>
              <w:t>5.2 Admin Module</w:t>
            </w:r>
            <w:r w:rsidR="00FB64A3">
              <w:rPr>
                <w:noProof/>
                <w:webHidden/>
              </w:rPr>
              <w:tab/>
            </w:r>
            <w:r w:rsidR="00FB64A3">
              <w:rPr>
                <w:noProof/>
                <w:webHidden/>
              </w:rPr>
              <w:fldChar w:fldCharType="begin"/>
            </w:r>
            <w:r w:rsidR="00FB64A3">
              <w:rPr>
                <w:noProof/>
                <w:webHidden/>
              </w:rPr>
              <w:instrText xml:space="preserve"> PAGEREF _Toc528249192 \h </w:instrText>
            </w:r>
            <w:r w:rsidR="00FB64A3">
              <w:rPr>
                <w:noProof/>
                <w:webHidden/>
              </w:rPr>
            </w:r>
            <w:r w:rsidR="00FB64A3">
              <w:rPr>
                <w:noProof/>
                <w:webHidden/>
              </w:rPr>
              <w:fldChar w:fldCharType="separate"/>
            </w:r>
            <w:r w:rsidR="00FB64A3">
              <w:rPr>
                <w:noProof/>
                <w:webHidden/>
              </w:rPr>
              <w:t>24</w:t>
            </w:r>
            <w:r w:rsidR="00FB64A3">
              <w:rPr>
                <w:noProof/>
                <w:webHidden/>
              </w:rPr>
              <w:fldChar w:fldCharType="end"/>
            </w:r>
          </w:hyperlink>
        </w:p>
        <w:p w14:paraId="0DAAB781" w14:textId="3531FC6F" w:rsidR="00FB64A3" w:rsidRDefault="005D3738">
          <w:pPr>
            <w:pStyle w:val="TOC3"/>
            <w:tabs>
              <w:tab w:val="right" w:leader="dot" w:pos="9016"/>
            </w:tabs>
            <w:rPr>
              <w:rFonts w:asciiTheme="minorHAnsi" w:eastAsiaTheme="minorEastAsia" w:hAnsiTheme="minorHAnsi"/>
              <w:noProof/>
              <w:sz w:val="22"/>
              <w:lang w:eastAsia="en-GB"/>
            </w:rPr>
          </w:pPr>
          <w:hyperlink w:anchor="_Toc528249193" w:history="1">
            <w:r w:rsidR="00FB64A3" w:rsidRPr="00E65024">
              <w:rPr>
                <w:rStyle w:val="Hyperlink"/>
                <w:noProof/>
              </w:rPr>
              <w:t>5.2.1 Functionalities</w:t>
            </w:r>
            <w:r w:rsidR="00FB64A3">
              <w:rPr>
                <w:noProof/>
                <w:webHidden/>
              </w:rPr>
              <w:tab/>
            </w:r>
            <w:r w:rsidR="00FB64A3">
              <w:rPr>
                <w:noProof/>
                <w:webHidden/>
              </w:rPr>
              <w:fldChar w:fldCharType="begin"/>
            </w:r>
            <w:r w:rsidR="00FB64A3">
              <w:rPr>
                <w:noProof/>
                <w:webHidden/>
              </w:rPr>
              <w:instrText xml:space="preserve"> PAGEREF _Toc528249193 \h </w:instrText>
            </w:r>
            <w:r w:rsidR="00FB64A3">
              <w:rPr>
                <w:noProof/>
                <w:webHidden/>
              </w:rPr>
            </w:r>
            <w:r w:rsidR="00FB64A3">
              <w:rPr>
                <w:noProof/>
                <w:webHidden/>
              </w:rPr>
              <w:fldChar w:fldCharType="separate"/>
            </w:r>
            <w:r w:rsidR="00FB64A3">
              <w:rPr>
                <w:noProof/>
                <w:webHidden/>
              </w:rPr>
              <w:t>24</w:t>
            </w:r>
            <w:r w:rsidR="00FB64A3">
              <w:rPr>
                <w:noProof/>
                <w:webHidden/>
              </w:rPr>
              <w:fldChar w:fldCharType="end"/>
            </w:r>
          </w:hyperlink>
        </w:p>
        <w:p w14:paraId="694E85A9" w14:textId="7D314AF7" w:rsidR="00FB64A3" w:rsidRDefault="005D3738">
          <w:pPr>
            <w:pStyle w:val="TOC3"/>
            <w:tabs>
              <w:tab w:val="right" w:leader="dot" w:pos="9016"/>
            </w:tabs>
            <w:rPr>
              <w:rFonts w:asciiTheme="minorHAnsi" w:eastAsiaTheme="minorEastAsia" w:hAnsiTheme="minorHAnsi"/>
              <w:noProof/>
              <w:sz w:val="22"/>
              <w:lang w:eastAsia="en-GB"/>
            </w:rPr>
          </w:pPr>
          <w:hyperlink w:anchor="_Toc528249194" w:history="1">
            <w:r w:rsidR="00FB64A3" w:rsidRPr="00E65024">
              <w:rPr>
                <w:rStyle w:val="Hyperlink"/>
                <w:noProof/>
              </w:rPr>
              <w:t>5.2.2 Screenshots</w:t>
            </w:r>
            <w:r w:rsidR="00FB64A3">
              <w:rPr>
                <w:noProof/>
                <w:webHidden/>
              </w:rPr>
              <w:tab/>
            </w:r>
            <w:r w:rsidR="00FB64A3">
              <w:rPr>
                <w:noProof/>
                <w:webHidden/>
              </w:rPr>
              <w:fldChar w:fldCharType="begin"/>
            </w:r>
            <w:r w:rsidR="00FB64A3">
              <w:rPr>
                <w:noProof/>
                <w:webHidden/>
              </w:rPr>
              <w:instrText xml:space="preserve"> PAGEREF _Toc528249194 \h </w:instrText>
            </w:r>
            <w:r w:rsidR="00FB64A3">
              <w:rPr>
                <w:noProof/>
                <w:webHidden/>
              </w:rPr>
            </w:r>
            <w:r w:rsidR="00FB64A3">
              <w:rPr>
                <w:noProof/>
                <w:webHidden/>
              </w:rPr>
              <w:fldChar w:fldCharType="separate"/>
            </w:r>
            <w:r w:rsidR="00FB64A3">
              <w:rPr>
                <w:noProof/>
                <w:webHidden/>
              </w:rPr>
              <w:t>24</w:t>
            </w:r>
            <w:r w:rsidR="00FB64A3">
              <w:rPr>
                <w:noProof/>
                <w:webHidden/>
              </w:rPr>
              <w:fldChar w:fldCharType="end"/>
            </w:r>
          </w:hyperlink>
        </w:p>
        <w:p w14:paraId="046A8E46" w14:textId="269A512F" w:rsidR="00FB64A3" w:rsidRDefault="005D3738">
          <w:pPr>
            <w:pStyle w:val="TOC2"/>
            <w:tabs>
              <w:tab w:val="right" w:leader="dot" w:pos="9016"/>
            </w:tabs>
            <w:rPr>
              <w:rFonts w:asciiTheme="minorHAnsi" w:eastAsiaTheme="minorEastAsia" w:hAnsiTheme="minorHAnsi"/>
              <w:noProof/>
              <w:sz w:val="22"/>
              <w:lang w:eastAsia="en-GB"/>
            </w:rPr>
          </w:pPr>
          <w:hyperlink w:anchor="_Toc528249195" w:history="1">
            <w:r w:rsidR="00FB64A3" w:rsidRPr="00E65024">
              <w:rPr>
                <w:rStyle w:val="Hyperlink"/>
                <w:noProof/>
              </w:rPr>
              <w:t>5.3 Politician Module</w:t>
            </w:r>
            <w:r w:rsidR="00FB64A3">
              <w:rPr>
                <w:noProof/>
                <w:webHidden/>
              </w:rPr>
              <w:tab/>
            </w:r>
            <w:r w:rsidR="00FB64A3">
              <w:rPr>
                <w:noProof/>
                <w:webHidden/>
              </w:rPr>
              <w:fldChar w:fldCharType="begin"/>
            </w:r>
            <w:r w:rsidR="00FB64A3">
              <w:rPr>
                <w:noProof/>
                <w:webHidden/>
              </w:rPr>
              <w:instrText xml:space="preserve"> PAGEREF _Toc528249195 \h </w:instrText>
            </w:r>
            <w:r w:rsidR="00FB64A3">
              <w:rPr>
                <w:noProof/>
                <w:webHidden/>
              </w:rPr>
            </w:r>
            <w:r w:rsidR="00FB64A3">
              <w:rPr>
                <w:noProof/>
                <w:webHidden/>
              </w:rPr>
              <w:fldChar w:fldCharType="separate"/>
            </w:r>
            <w:r w:rsidR="00FB64A3">
              <w:rPr>
                <w:noProof/>
                <w:webHidden/>
              </w:rPr>
              <w:t>24</w:t>
            </w:r>
            <w:r w:rsidR="00FB64A3">
              <w:rPr>
                <w:noProof/>
                <w:webHidden/>
              </w:rPr>
              <w:fldChar w:fldCharType="end"/>
            </w:r>
          </w:hyperlink>
        </w:p>
        <w:p w14:paraId="06E0B9CC" w14:textId="7E698994" w:rsidR="00FB64A3" w:rsidRDefault="005D3738">
          <w:pPr>
            <w:pStyle w:val="TOC3"/>
            <w:tabs>
              <w:tab w:val="right" w:leader="dot" w:pos="9016"/>
            </w:tabs>
            <w:rPr>
              <w:rFonts w:asciiTheme="minorHAnsi" w:eastAsiaTheme="minorEastAsia" w:hAnsiTheme="minorHAnsi"/>
              <w:noProof/>
              <w:sz w:val="22"/>
              <w:lang w:eastAsia="en-GB"/>
            </w:rPr>
          </w:pPr>
          <w:hyperlink w:anchor="_Toc528249196" w:history="1">
            <w:r w:rsidR="00FB64A3" w:rsidRPr="00E65024">
              <w:rPr>
                <w:rStyle w:val="Hyperlink"/>
                <w:noProof/>
              </w:rPr>
              <w:t>5.3.1 Functionalities</w:t>
            </w:r>
            <w:r w:rsidR="00FB64A3">
              <w:rPr>
                <w:noProof/>
                <w:webHidden/>
              </w:rPr>
              <w:tab/>
            </w:r>
            <w:r w:rsidR="00FB64A3">
              <w:rPr>
                <w:noProof/>
                <w:webHidden/>
              </w:rPr>
              <w:fldChar w:fldCharType="begin"/>
            </w:r>
            <w:r w:rsidR="00FB64A3">
              <w:rPr>
                <w:noProof/>
                <w:webHidden/>
              </w:rPr>
              <w:instrText xml:space="preserve"> PAGEREF _Toc528249196 \h </w:instrText>
            </w:r>
            <w:r w:rsidR="00FB64A3">
              <w:rPr>
                <w:noProof/>
                <w:webHidden/>
              </w:rPr>
            </w:r>
            <w:r w:rsidR="00FB64A3">
              <w:rPr>
                <w:noProof/>
                <w:webHidden/>
              </w:rPr>
              <w:fldChar w:fldCharType="separate"/>
            </w:r>
            <w:r w:rsidR="00FB64A3">
              <w:rPr>
                <w:noProof/>
                <w:webHidden/>
              </w:rPr>
              <w:t>24</w:t>
            </w:r>
            <w:r w:rsidR="00FB64A3">
              <w:rPr>
                <w:noProof/>
                <w:webHidden/>
              </w:rPr>
              <w:fldChar w:fldCharType="end"/>
            </w:r>
          </w:hyperlink>
        </w:p>
        <w:p w14:paraId="76447A95" w14:textId="75139283" w:rsidR="00FB64A3" w:rsidRDefault="005D3738">
          <w:pPr>
            <w:pStyle w:val="TOC3"/>
            <w:tabs>
              <w:tab w:val="right" w:leader="dot" w:pos="9016"/>
            </w:tabs>
            <w:rPr>
              <w:rFonts w:asciiTheme="minorHAnsi" w:eastAsiaTheme="minorEastAsia" w:hAnsiTheme="minorHAnsi"/>
              <w:noProof/>
              <w:sz w:val="22"/>
              <w:lang w:eastAsia="en-GB"/>
            </w:rPr>
          </w:pPr>
          <w:hyperlink w:anchor="_Toc528249197" w:history="1">
            <w:r w:rsidR="00FB64A3" w:rsidRPr="00E65024">
              <w:rPr>
                <w:rStyle w:val="Hyperlink"/>
                <w:noProof/>
              </w:rPr>
              <w:t>5.3.2 Screenshots</w:t>
            </w:r>
            <w:r w:rsidR="00FB64A3">
              <w:rPr>
                <w:noProof/>
                <w:webHidden/>
              </w:rPr>
              <w:tab/>
            </w:r>
            <w:r w:rsidR="00FB64A3">
              <w:rPr>
                <w:noProof/>
                <w:webHidden/>
              </w:rPr>
              <w:fldChar w:fldCharType="begin"/>
            </w:r>
            <w:r w:rsidR="00FB64A3">
              <w:rPr>
                <w:noProof/>
                <w:webHidden/>
              </w:rPr>
              <w:instrText xml:space="preserve"> PAGEREF _Toc528249197 \h </w:instrText>
            </w:r>
            <w:r w:rsidR="00FB64A3">
              <w:rPr>
                <w:noProof/>
                <w:webHidden/>
              </w:rPr>
            </w:r>
            <w:r w:rsidR="00FB64A3">
              <w:rPr>
                <w:noProof/>
                <w:webHidden/>
              </w:rPr>
              <w:fldChar w:fldCharType="separate"/>
            </w:r>
            <w:r w:rsidR="00FB64A3">
              <w:rPr>
                <w:noProof/>
                <w:webHidden/>
              </w:rPr>
              <w:t>24</w:t>
            </w:r>
            <w:r w:rsidR="00FB64A3">
              <w:rPr>
                <w:noProof/>
                <w:webHidden/>
              </w:rPr>
              <w:fldChar w:fldCharType="end"/>
            </w:r>
          </w:hyperlink>
        </w:p>
        <w:p w14:paraId="3C1F9E2A" w14:textId="1AA1425D" w:rsidR="00FB64A3" w:rsidRDefault="005D3738">
          <w:pPr>
            <w:pStyle w:val="TOC2"/>
            <w:tabs>
              <w:tab w:val="right" w:leader="dot" w:pos="9016"/>
            </w:tabs>
            <w:rPr>
              <w:rFonts w:asciiTheme="minorHAnsi" w:eastAsiaTheme="minorEastAsia" w:hAnsiTheme="minorHAnsi"/>
              <w:noProof/>
              <w:sz w:val="22"/>
              <w:lang w:eastAsia="en-GB"/>
            </w:rPr>
          </w:pPr>
          <w:hyperlink w:anchor="_Toc528249198" w:history="1">
            <w:r w:rsidR="00FB64A3" w:rsidRPr="00E65024">
              <w:rPr>
                <w:rStyle w:val="Hyperlink"/>
                <w:noProof/>
              </w:rPr>
              <w:t>5.4 Citizen Module</w:t>
            </w:r>
            <w:r w:rsidR="00FB64A3">
              <w:rPr>
                <w:noProof/>
                <w:webHidden/>
              </w:rPr>
              <w:tab/>
            </w:r>
            <w:r w:rsidR="00FB64A3">
              <w:rPr>
                <w:noProof/>
                <w:webHidden/>
              </w:rPr>
              <w:fldChar w:fldCharType="begin"/>
            </w:r>
            <w:r w:rsidR="00FB64A3">
              <w:rPr>
                <w:noProof/>
                <w:webHidden/>
              </w:rPr>
              <w:instrText xml:space="preserve"> PAGEREF _Toc528249198 \h </w:instrText>
            </w:r>
            <w:r w:rsidR="00FB64A3">
              <w:rPr>
                <w:noProof/>
                <w:webHidden/>
              </w:rPr>
            </w:r>
            <w:r w:rsidR="00FB64A3">
              <w:rPr>
                <w:noProof/>
                <w:webHidden/>
              </w:rPr>
              <w:fldChar w:fldCharType="separate"/>
            </w:r>
            <w:r w:rsidR="00FB64A3">
              <w:rPr>
                <w:noProof/>
                <w:webHidden/>
              </w:rPr>
              <w:t>24</w:t>
            </w:r>
            <w:r w:rsidR="00FB64A3">
              <w:rPr>
                <w:noProof/>
                <w:webHidden/>
              </w:rPr>
              <w:fldChar w:fldCharType="end"/>
            </w:r>
          </w:hyperlink>
        </w:p>
        <w:p w14:paraId="24038ACD" w14:textId="55CA9BAD" w:rsidR="00FB64A3" w:rsidRDefault="005D3738">
          <w:pPr>
            <w:pStyle w:val="TOC3"/>
            <w:tabs>
              <w:tab w:val="right" w:leader="dot" w:pos="9016"/>
            </w:tabs>
            <w:rPr>
              <w:rFonts w:asciiTheme="minorHAnsi" w:eastAsiaTheme="minorEastAsia" w:hAnsiTheme="minorHAnsi"/>
              <w:noProof/>
              <w:sz w:val="22"/>
              <w:lang w:eastAsia="en-GB"/>
            </w:rPr>
          </w:pPr>
          <w:hyperlink w:anchor="_Toc528249199" w:history="1">
            <w:r w:rsidR="00FB64A3" w:rsidRPr="00E65024">
              <w:rPr>
                <w:rStyle w:val="Hyperlink"/>
                <w:noProof/>
              </w:rPr>
              <w:t>5.4.1 Functionalities</w:t>
            </w:r>
            <w:r w:rsidR="00FB64A3">
              <w:rPr>
                <w:noProof/>
                <w:webHidden/>
              </w:rPr>
              <w:tab/>
            </w:r>
            <w:r w:rsidR="00FB64A3">
              <w:rPr>
                <w:noProof/>
                <w:webHidden/>
              </w:rPr>
              <w:fldChar w:fldCharType="begin"/>
            </w:r>
            <w:r w:rsidR="00FB64A3">
              <w:rPr>
                <w:noProof/>
                <w:webHidden/>
              </w:rPr>
              <w:instrText xml:space="preserve"> PAGEREF _Toc528249199 \h </w:instrText>
            </w:r>
            <w:r w:rsidR="00FB64A3">
              <w:rPr>
                <w:noProof/>
                <w:webHidden/>
              </w:rPr>
            </w:r>
            <w:r w:rsidR="00FB64A3">
              <w:rPr>
                <w:noProof/>
                <w:webHidden/>
              </w:rPr>
              <w:fldChar w:fldCharType="separate"/>
            </w:r>
            <w:r w:rsidR="00FB64A3">
              <w:rPr>
                <w:noProof/>
                <w:webHidden/>
              </w:rPr>
              <w:t>24</w:t>
            </w:r>
            <w:r w:rsidR="00FB64A3">
              <w:rPr>
                <w:noProof/>
                <w:webHidden/>
              </w:rPr>
              <w:fldChar w:fldCharType="end"/>
            </w:r>
          </w:hyperlink>
        </w:p>
        <w:p w14:paraId="36F09046" w14:textId="1902BF71" w:rsidR="00FB64A3" w:rsidRDefault="005D3738">
          <w:pPr>
            <w:pStyle w:val="TOC3"/>
            <w:tabs>
              <w:tab w:val="right" w:leader="dot" w:pos="9016"/>
            </w:tabs>
            <w:rPr>
              <w:rFonts w:asciiTheme="minorHAnsi" w:eastAsiaTheme="minorEastAsia" w:hAnsiTheme="minorHAnsi"/>
              <w:noProof/>
              <w:sz w:val="22"/>
              <w:lang w:eastAsia="en-GB"/>
            </w:rPr>
          </w:pPr>
          <w:hyperlink w:anchor="_Toc528249200" w:history="1">
            <w:r w:rsidR="00FB64A3" w:rsidRPr="00E65024">
              <w:rPr>
                <w:rStyle w:val="Hyperlink"/>
                <w:noProof/>
              </w:rPr>
              <w:t>5.4.2 Screenshots</w:t>
            </w:r>
            <w:r w:rsidR="00FB64A3">
              <w:rPr>
                <w:noProof/>
                <w:webHidden/>
              </w:rPr>
              <w:tab/>
            </w:r>
            <w:r w:rsidR="00FB64A3">
              <w:rPr>
                <w:noProof/>
                <w:webHidden/>
              </w:rPr>
              <w:fldChar w:fldCharType="begin"/>
            </w:r>
            <w:r w:rsidR="00FB64A3">
              <w:rPr>
                <w:noProof/>
                <w:webHidden/>
              </w:rPr>
              <w:instrText xml:space="preserve"> PAGEREF _Toc528249200 \h </w:instrText>
            </w:r>
            <w:r w:rsidR="00FB64A3">
              <w:rPr>
                <w:noProof/>
                <w:webHidden/>
              </w:rPr>
            </w:r>
            <w:r w:rsidR="00FB64A3">
              <w:rPr>
                <w:noProof/>
                <w:webHidden/>
              </w:rPr>
              <w:fldChar w:fldCharType="separate"/>
            </w:r>
            <w:r w:rsidR="00FB64A3">
              <w:rPr>
                <w:noProof/>
                <w:webHidden/>
              </w:rPr>
              <w:t>24</w:t>
            </w:r>
            <w:r w:rsidR="00FB64A3">
              <w:rPr>
                <w:noProof/>
                <w:webHidden/>
              </w:rPr>
              <w:fldChar w:fldCharType="end"/>
            </w:r>
          </w:hyperlink>
        </w:p>
        <w:p w14:paraId="45DB90F1" w14:textId="0B614CC8" w:rsidR="00FB64A3" w:rsidRDefault="005D3738">
          <w:pPr>
            <w:pStyle w:val="TOC1"/>
            <w:tabs>
              <w:tab w:val="right" w:leader="dot" w:pos="9016"/>
            </w:tabs>
            <w:rPr>
              <w:rFonts w:asciiTheme="minorHAnsi" w:eastAsiaTheme="minorEastAsia" w:hAnsiTheme="minorHAnsi"/>
              <w:noProof/>
              <w:sz w:val="22"/>
              <w:lang w:eastAsia="en-GB"/>
            </w:rPr>
          </w:pPr>
          <w:hyperlink w:anchor="_Toc528249201" w:history="1">
            <w:r w:rsidR="00FB64A3" w:rsidRPr="00E65024">
              <w:rPr>
                <w:rStyle w:val="Hyperlink"/>
                <w:noProof/>
              </w:rPr>
              <w:t>References</w:t>
            </w:r>
            <w:r w:rsidR="00FB64A3">
              <w:rPr>
                <w:noProof/>
                <w:webHidden/>
              </w:rPr>
              <w:tab/>
            </w:r>
            <w:r w:rsidR="00FB64A3">
              <w:rPr>
                <w:noProof/>
                <w:webHidden/>
              </w:rPr>
              <w:fldChar w:fldCharType="begin"/>
            </w:r>
            <w:r w:rsidR="00FB64A3">
              <w:rPr>
                <w:noProof/>
                <w:webHidden/>
              </w:rPr>
              <w:instrText xml:space="preserve"> PAGEREF _Toc528249201 \h </w:instrText>
            </w:r>
            <w:r w:rsidR="00FB64A3">
              <w:rPr>
                <w:noProof/>
                <w:webHidden/>
              </w:rPr>
            </w:r>
            <w:r w:rsidR="00FB64A3">
              <w:rPr>
                <w:noProof/>
                <w:webHidden/>
              </w:rPr>
              <w:fldChar w:fldCharType="separate"/>
            </w:r>
            <w:r w:rsidR="00FB64A3">
              <w:rPr>
                <w:noProof/>
                <w:webHidden/>
              </w:rPr>
              <w:t>25</w:t>
            </w:r>
            <w:r w:rsidR="00FB64A3">
              <w:rPr>
                <w:noProof/>
                <w:webHidden/>
              </w:rPr>
              <w:fldChar w:fldCharType="end"/>
            </w:r>
          </w:hyperlink>
        </w:p>
        <w:p w14:paraId="13543A48" w14:textId="3529FCE0" w:rsidR="00FB64A3" w:rsidRDefault="005D3738">
          <w:pPr>
            <w:pStyle w:val="TOC1"/>
            <w:tabs>
              <w:tab w:val="right" w:leader="dot" w:pos="9016"/>
            </w:tabs>
            <w:rPr>
              <w:rFonts w:asciiTheme="minorHAnsi" w:eastAsiaTheme="minorEastAsia" w:hAnsiTheme="minorHAnsi"/>
              <w:noProof/>
              <w:sz w:val="22"/>
              <w:lang w:eastAsia="en-GB"/>
            </w:rPr>
          </w:pPr>
          <w:hyperlink w:anchor="_Toc528249202" w:history="1">
            <w:r w:rsidR="00FB64A3" w:rsidRPr="00E65024">
              <w:rPr>
                <w:rStyle w:val="Hyperlink"/>
                <w:noProof/>
              </w:rPr>
              <w:t>Appendix</w:t>
            </w:r>
            <w:r w:rsidR="00FB64A3">
              <w:rPr>
                <w:noProof/>
                <w:webHidden/>
              </w:rPr>
              <w:tab/>
            </w:r>
            <w:r w:rsidR="00FB64A3">
              <w:rPr>
                <w:noProof/>
                <w:webHidden/>
              </w:rPr>
              <w:fldChar w:fldCharType="begin"/>
            </w:r>
            <w:r w:rsidR="00FB64A3">
              <w:rPr>
                <w:noProof/>
                <w:webHidden/>
              </w:rPr>
              <w:instrText xml:space="preserve"> PAGEREF _Toc528249202 \h </w:instrText>
            </w:r>
            <w:r w:rsidR="00FB64A3">
              <w:rPr>
                <w:noProof/>
                <w:webHidden/>
              </w:rPr>
            </w:r>
            <w:r w:rsidR="00FB64A3">
              <w:rPr>
                <w:noProof/>
                <w:webHidden/>
              </w:rPr>
              <w:fldChar w:fldCharType="separate"/>
            </w:r>
            <w:r w:rsidR="00FB64A3">
              <w:rPr>
                <w:noProof/>
                <w:webHidden/>
              </w:rPr>
              <w:t>27</w:t>
            </w:r>
            <w:r w:rsidR="00FB64A3">
              <w:rPr>
                <w:noProof/>
                <w:webHidden/>
              </w:rPr>
              <w:fldChar w:fldCharType="end"/>
            </w:r>
          </w:hyperlink>
        </w:p>
        <w:p w14:paraId="214C8FA2" w14:textId="042825F4" w:rsidR="00FB64A3" w:rsidRDefault="005D3738">
          <w:pPr>
            <w:pStyle w:val="TOC2"/>
            <w:tabs>
              <w:tab w:val="right" w:leader="dot" w:pos="9016"/>
            </w:tabs>
            <w:rPr>
              <w:rFonts w:asciiTheme="minorHAnsi" w:eastAsiaTheme="minorEastAsia" w:hAnsiTheme="minorHAnsi"/>
              <w:noProof/>
              <w:sz w:val="22"/>
              <w:lang w:eastAsia="en-GB"/>
            </w:rPr>
          </w:pPr>
          <w:hyperlink w:anchor="_Toc528249203" w:history="1">
            <w:r w:rsidR="00FB64A3" w:rsidRPr="00E65024">
              <w:rPr>
                <w:rStyle w:val="Hyperlink"/>
                <w:noProof/>
              </w:rPr>
              <w:t>Appendix A: Gantt Chart</w:t>
            </w:r>
            <w:r w:rsidR="00FB64A3">
              <w:rPr>
                <w:noProof/>
                <w:webHidden/>
              </w:rPr>
              <w:tab/>
            </w:r>
            <w:r w:rsidR="00FB64A3">
              <w:rPr>
                <w:noProof/>
                <w:webHidden/>
              </w:rPr>
              <w:fldChar w:fldCharType="begin"/>
            </w:r>
            <w:r w:rsidR="00FB64A3">
              <w:rPr>
                <w:noProof/>
                <w:webHidden/>
              </w:rPr>
              <w:instrText xml:space="preserve"> PAGEREF _Toc528249203 \h </w:instrText>
            </w:r>
            <w:r w:rsidR="00FB64A3">
              <w:rPr>
                <w:noProof/>
                <w:webHidden/>
              </w:rPr>
            </w:r>
            <w:r w:rsidR="00FB64A3">
              <w:rPr>
                <w:noProof/>
                <w:webHidden/>
              </w:rPr>
              <w:fldChar w:fldCharType="separate"/>
            </w:r>
            <w:r w:rsidR="00FB64A3">
              <w:rPr>
                <w:noProof/>
                <w:webHidden/>
              </w:rPr>
              <w:t>27</w:t>
            </w:r>
            <w:r w:rsidR="00FB64A3">
              <w:rPr>
                <w:noProof/>
                <w:webHidden/>
              </w:rPr>
              <w:fldChar w:fldCharType="end"/>
            </w:r>
          </w:hyperlink>
        </w:p>
        <w:p w14:paraId="512B28E6" w14:textId="6F1748F7" w:rsidR="00E23E6F" w:rsidRPr="00FA41DB" w:rsidRDefault="000E2554" w:rsidP="008F5160">
          <w:r>
            <w:rPr>
              <w:b/>
              <w:bCs/>
              <w:noProof/>
            </w:rPr>
            <w:fldChar w:fldCharType="end"/>
          </w:r>
        </w:p>
      </w:sdtContent>
    </w:sdt>
    <w:p w14:paraId="584B1B1C" w14:textId="545BEF51" w:rsidR="0007475B" w:rsidRDefault="0007475B">
      <w:pPr>
        <w:spacing w:before="0" w:after="160" w:line="259" w:lineRule="auto"/>
        <w:jc w:val="left"/>
        <w:rPr>
          <w:rFonts w:eastAsiaTheme="majorEastAsia" w:cstheme="majorBidi"/>
          <w:b/>
          <w:sz w:val="28"/>
          <w:szCs w:val="32"/>
        </w:rPr>
      </w:pPr>
      <w:bookmarkStart w:id="3" w:name="_Toc528249142"/>
      <w:r>
        <w:br w:type="page"/>
      </w:r>
    </w:p>
    <w:p w14:paraId="19B9C1DD" w14:textId="49D3AAC5" w:rsidR="003A3AD6" w:rsidRPr="00FA41DB" w:rsidRDefault="003A3AD6" w:rsidP="00695E6E">
      <w:pPr>
        <w:pStyle w:val="Heading1"/>
      </w:pPr>
      <w:r w:rsidRPr="00FA41DB">
        <w:lastRenderedPageBreak/>
        <w:t>List of Figures</w:t>
      </w:r>
      <w:bookmarkEnd w:id="3"/>
    </w:p>
    <w:p w14:paraId="58E46066" w14:textId="77777777" w:rsidR="001E0254" w:rsidRPr="00FA41DB" w:rsidRDefault="001E0254" w:rsidP="001E0254"/>
    <w:p w14:paraId="3EB215D7" w14:textId="32F3F6D6" w:rsidR="00A961F5" w:rsidRDefault="00815680">
      <w:pPr>
        <w:pStyle w:val="TableofFigures"/>
        <w:tabs>
          <w:tab w:val="right" w:leader="dot" w:pos="9016"/>
        </w:tabs>
        <w:rPr>
          <w:rFonts w:asciiTheme="minorHAnsi" w:eastAsiaTheme="minorEastAsia" w:hAnsiTheme="minorHAnsi"/>
          <w:noProof/>
          <w:sz w:val="22"/>
          <w:lang w:eastAsia="en-GB"/>
        </w:rPr>
      </w:pPr>
      <w:r w:rsidRPr="00FA41DB">
        <w:fldChar w:fldCharType="begin"/>
      </w:r>
      <w:r w:rsidRPr="00FA41DB">
        <w:instrText xml:space="preserve"> TOC \f F \h \z \t "Heading 4" \c </w:instrText>
      </w:r>
      <w:r w:rsidRPr="00FA41DB">
        <w:fldChar w:fldCharType="separate"/>
      </w:r>
      <w:hyperlink w:anchor="_Toc523471930" w:history="1">
        <w:r w:rsidR="00A961F5" w:rsidRPr="0035132D">
          <w:rPr>
            <w:rStyle w:val="Hyperlink"/>
            <w:noProof/>
          </w:rPr>
          <w:t>Figure 2.1: Citizen Interests</w:t>
        </w:r>
        <w:r w:rsidR="00A961F5">
          <w:rPr>
            <w:noProof/>
            <w:webHidden/>
          </w:rPr>
          <w:tab/>
        </w:r>
        <w:r w:rsidR="00A961F5">
          <w:rPr>
            <w:noProof/>
            <w:webHidden/>
          </w:rPr>
          <w:fldChar w:fldCharType="begin"/>
        </w:r>
        <w:r w:rsidR="00A961F5">
          <w:rPr>
            <w:noProof/>
            <w:webHidden/>
          </w:rPr>
          <w:instrText xml:space="preserve"> PAGEREF _Toc523471930 \h </w:instrText>
        </w:r>
        <w:r w:rsidR="00A961F5">
          <w:rPr>
            <w:noProof/>
            <w:webHidden/>
          </w:rPr>
        </w:r>
        <w:r w:rsidR="00A961F5">
          <w:rPr>
            <w:noProof/>
            <w:webHidden/>
          </w:rPr>
          <w:fldChar w:fldCharType="separate"/>
        </w:r>
        <w:r w:rsidR="00A961F5">
          <w:rPr>
            <w:noProof/>
            <w:webHidden/>
          </w:rPr>
          <w:t>5</w:t>
        </w:r>
        <w:r w:rsidR="00A961F5">
          <w:rPr>
            <w:noProof/>
            <w:webHidden/>
          </w:rPr>
          <w:fldChar w:fldCharType="end"/>
        </w:r>
      </w:hyperlink>
    </w:p>
    <w:p w14:paraId="50FCB771" w14:textId="357D47A3" w:rsidR="00A961F5" w:rsidRDefault="005D3738">
      <w:pPr>
        <w:pStyle w:val="TableofFigures"/>
        <w:tabs>
          <w:tab w:val="right" w:leader="dot" w:pos="9016"/>
        </w:tabs>
        <w:rPr>
          <w:rFonts w:asciiTheme="minorHAnsi" w:eastAsiaTheme="minorEastAsia" w:hAnsiTheme="minorHAnsi"/>
          <w:noProof/>
          <w:sz w:val="22"/>
          <w:lang w:eastAsia="en-GB"/>
        </w:rPr>
      </w:pPr>
      <w:hyperlink w:anchor="_Toc523471931" w:history="1">
        <w:r w:rsidR="00A961F5" w:rsidRPr="0035132D">
          <w:rPr>
            <w:rStyle w:val="Hyperlink"/>
            <w:noProof/>
          </w:rPr>
          <w:t>Figure 2.2: New Ideas</w:t>
        </w:r>
        <w:r w:rsidR="00A961F5">
          <w:rPr>
            <w:noProof/>
            <w:webHidden/>
          </w:rPr>
          <w:tab/>
        </w:r>
        <w:r w:rsidR="00A961F5">
          <w:rPr>
            <w:noProof/>
            <w:webHidden/>
          </w:rPr>
          <w:fldChar w:fldCharType="begin"/>
        </w:r>
        <w:r w:rsidR="00A961F5">
          <w:rPr>
            <w:noProof/>
            <w:webHidden/>
          </w:rPr>
          <w:instrText xml:space="preserve"> PAGEREF _Toc523471931 \h </w:instrText>
        </w:r>
        <w:r w:rsidR="00A961F5">
          <w:rPr>
            <w:noProof/>
            <w:webHidden/>
          </w:rPr>
        </w:r>
        <w:r w:rsidR="00A961F5">
          <w:rPr>
            <w:noProof/>
            <w:webHidden/>
          </w:rPr>
          <w:fldChar w:fldCharType="separate"/>
        </w:r>
        <w:r w:rsidR="00A961F5">
          <w:rPr>
            <w:noProof/>
            <w:webHidden/>
          </w:rPr>
          <w:t>6</w:t>
        </w:r>
        <w:r w:rsidR="00A961F5">
          <w:rPr>
            <w:noProof/>
            <w:webHidden/>
          </w:rPr>
          <w:fldChar w:fldCharType="end"/>
        </w:r>
      </w:hyperlink>
    </w:p>
    <w:p w14:paraId="0A1637D4" w14:textId="2CF502EB" w:rsidR="00A961F5" w:rsidRDefault="005D3738">
      <w:pPr>
        <w:pStyle w:val="TableofFigures"/>
        <w:tabs>
          <w:tab w:val="right" w:leader="dot" w:pos="9016"/>
        </w:tabs>
        <w:rPr>
          <w:rFonts w:asciiTheme="minorHAnsi" w:eastAsiaTheme="minorEastAsia" w:hAnsiTheme="minorHAnsi"/>
          <w:noProof/>
          <w:sz w:val="22"/>
          <w:lang w:eastAsia="en-GB"/>
        </w:rPr>
      </w:pPr>
      <w:hyperlink w:anchor="_Toc523471932" w:history="1">
        <w:r w:rsidR="00A961F5" w:rsidRPr="0035132D">
          <w:rPr>
            <w:rStyle w:val="Hyperlink"/>
            <w:noProof/>
          </w:rPr>
          <w:t>Figure 2.3: Polls</w:t>
        </w:r>
        <w:r w:rsidR="00A961F5">
          <w:rPr>
            <w:noProof/>
            <w:webHidden/>
          </w:rPr>
          <w:tab/>
        </w:r>
        <w:r w:rsidR="00A961F5">
          <w:rPr>
            <w:noProof/>
            <w:webHidden/>
          </w:rPr>
          <w:fldChar w:fldCharType="begin"/>
        </w:r>
        <w:r w:rsidR="00A961F5">
          <w:rPr>
            <w:noProof/>
            <w:webHidden/>
          </w:rPr>
          <w:instrText xml:space="preserve"> PAGEREF _Toc523471932 \h </w:instrText>
        </w:r>
        <w:r w:rsidR="00A961F5">
          <w:rPr>
            <w:noProof/>
            <w:webHidden/>
          </w:rPr>
        </w:r>
        <w:r w:rsidR="00A961F5">
          <w:rPr>
            <w:noProof/>
            <w:webHidden/>
          </w:rPr>
          <w:fldChar w:fldCharType="separate"/>
        </w:r>
        <w:r w:rsidR="00A961F5">
          <w:rPr>
            <w:noProof/>
            <w:webHidden/>
          </w:rPr>
          <w:t>6</w:t>
        </w:r>
        <w:r w:rsidR="00A961F5">
          <w:rPr>
            <w:noProof/>
            <w:webHidden/>
          </w:rPr>
          <w:fldChar w:fldCharType="end"/>
        </w:r>
      </w:hyperlink>
    </w:p>
    <w:p w14:paraId="11688853" w14:textId="76D7B577" w:rsidR="00A961F5" w:rsidRDefault="005D3738">
      <w:pPr>
        <w:pStyle w:val="TableofFigures"/>
        <w:tabs>
          <w:tab w:val="right" w:leader="dot" w:pos="9016"/>
        </w:tabs>
        <w:rPr>
          <w:rFonts w:asciiTheme="minorHAnsi" w:eastAsiaTheme="minorEastAsia" w:hAnsiTheme="minorHAnsi"/>
          <w:noProof/>
          <w:sz w:val="22"/>
          <w:lang w:eastAsia="en-GB"/>
        </w:rPr>
      </w:pPr>
      <w:hyperlink w:anchor="_Toc523471933" w:history="1">
        <w:r w:rsidR="00A961F5" w:rsidRPr="0035132D">
          <w:rPr>
            <w:rStyle w:val="Hyperlink"/>
            <w:noProof/>
          </w:rPr>
          <w:t>Figure 2.4: Popular leaders</w:t>
        </w:r>
        <w:r w:rsidR="00A961F5">
          <w:rPr>
            <w:noProof/>
            <w:webHidden/>
          </w:rPr>
          <w:tab/>
        </w:r>
        <w:r w:rsidR="00A961F5">
          <w:rPr>
            <w:noProof/>
            <w:webHidden/>
          </w:rPr>
          <w:fldChar w:fldCharType="begin"/>
        </w:r>
        <w:r w:rsidR="00A961F5">
          <w:rPr>
            <w:noProof/>
            <w:webHidden/>
          </w:rPr>
          <w:instrText xml:space="preserve"> PAGEREF _Toc523471933 \h </w:instrText>
        </w:r>
        <w:r w:rsidR="00A961F5">
          <w:rPr>
            <w:noProof/>
            <w:webHidden/>
          </w:rPr>
        </w:r>
        <w:r w:rsidR="00A961F5">
          <w:rPr>
            <w:noProof/>
            <w:webHidden/>
          </w:rPr>
          <w:fldChar w:fldCharType="separate"/>
        </w:r>
        <w:r w:rsidR="00A961F5">
          <w:rPr>
            <w:noProof/>
            <w:webHidden/>
          </w:rPr>
          <w:t>7</w:t>
        </w:r>
        <w:r w:rsidR="00A961F5">
          <w:rPr>
            <w:noProof/>
            <w:webHidden/>
          </w:rPr>
          <w:fldChar w:fldCharType="end"/>
        </w:r>
      </w:hyperlink>
    </w:p>
    <w:p w14:paraId="7242967D" w14:textId="696B0890" w:rsidR="00A961F5" w:rsidRDefault="005D3738">
      <w:pPr>
        <w:pStyle w:val="TableofFigures"/>
        <w:tabs>
          <w:tab w:val="right" w:leader="dot" w:pos="9016"/>
        </w:tabs>
        <w:rPr>
          <w:rFonts w:asciiTheme="minorHAnsi" w:eastAsiaTheme="minorEastAsia" w:hAnsiTheme="minorHAnsi"/>
          <w:noProof/>
          <w:sz w:val="22"/>
          <w:lang w:eastAsia="en-GB"/>
        </w:rPr>
      </w:pPr>
      <w:hyperlink w:anchor="_Toc523471934" w:history="1">
        <w:r w:rsidR="00A961F5" w:rsidRPr="0035132D">
          <w:rPr>
            <w:rStyle w:val="Hyperlink"/>
            <w:noProof/>
          </w:rPr>
          <w:t>Figure 2.5: Politician Rankings</w:t>
        </w:r>
        <w:r w:rsidR="00A961F5">
          <w:rPr>
            <w:noProof/>
            <w:webHidden/>
          </w:rPr>
          <w:tab/>
        </w:r>
        <w:r w:rsidR="00A961F5">
          <w:rPr>
            <w:noProof/>
            <w:webHidden/>
          </w:rPr>
          <w:fldChar w:fldCharType="begin"/>
        </w:r>
        <w:r w:rsidR="00A961F5">
          <w:rPr>
            <w:noProof/>
            <w:webHidden/>
          </w:rPr>
          <w:instrText xml:space="preserve"> PAGEREF _Toc523471934 \h </w:instrText>
        </w:r>
        <w:r w:rsidR="00A961F5">
          <w:rPr>
            <w:noProof/>
            <w:webHidden/>
          </w:rPr>
        </w:r>
        <w:r w:rsidR="00A961F5">
          <w:rPr>
            <w:noProof/>
            <w:webHidden/>
          </w:rPr>
          <w:fldChar w:fldCharType="separate"/>
        </w:r>
        <w:r w:rsidR="00A961F5">
          <w:rPr>
            <w:noProof/>
            <w:webHidden/>
          </w:rPr>
          <w:t>8</w:t>
        </w:r>
        <w:r w:rsidR="00A961F5">
          <w:rPr>
            <w:noProof/>
            <w:webHidden/>
          </w:rPr>
          <w:fldChar w:fldCharType="end"/>
        </w:r>
      </w:hyperlink>
    </w:p>
    <w:p w14:paraId="7F943E68" w14:textId="65D14ACD" w:rsidR="00A961F5" w:rsidRDefault="005D3738">
      <w:pPr>
        <w:pStyle w:val="TableofFigures"/>
        <w:tabs>
          <w:tab w:val="right" w:leader="dot" w:pos="9016"/>
        </w:tabs>
        <w:rPr>
          <w:rFonts w:asciiTheme="minorHAnsi" w:eastAsiaTheme="minorEastAsia" w:hAnsiTheme="minorHAnsi"/>
          <w:noProof/>
          <w:sz w:val="22"/>
          <w:lang w:eastAsia="en-GB"/>
        </w:rPr>
      </w:pPr>
      <w:hyperlink w:anchor="_Toc523471935" w:history="1">
        <w:r w:rsidR="00A961F5" w:rsidRPr="0035132D">
          <w:rPr>
            <w:rStyle w:val="Hyperlink"/>
            <w:noProof/>
          </w:rPr>
          <w:t>Figure 2.6: APP Home</w:t>
        </w:r>
        <w:r w:rsidR="00A961F5">
          <w:rPr>
            <w:noProof/>
            <w:webHidden/>
          </w:rPr>
          <w:tab/>
        </w:r>
        <w:r w:rsidR="00A961F5">
          <w:rPr>
            <w:noProof/>
            <w:webHidden/>
          </w:rPr>
          <w:fldChar w:fldCharType="begin"/>
        </w:r>
        <w:r w:rsidR="00A961F5">
          <w:rPr>
            <w:noProof/>
            <w:webHidden/>
          </w:rPr>
          <w:instrText xml:space="preserve"> PAGEREF _Toc523471935 \h </w:instrText>
        </w:r>
        <w:r w:rsidR="00A961F5">
          <w:rPr>
            <w:noProof/>
            <w:webHidden/>
          </w:rPr>
        </w:r>
        <w:r w:rsidR="00A961F5">
          <w:rPr>
            <w:noProof/>
            <w:webHidden/>
          </w:rPr>
          <w:fldChar w:fldCharType="separate"/>
        </w:r>
        <w:r w:rsidR="00A961F5">
          <w:rPr>
            <w:noProof/>
            <w:webHidden/>
          </w:rPr>
          <w:t>8</w:t>
        </w:r>
        <w:r w:rsidR="00A961F5">
          <w:rPr>
            <w:noProof/>
            <w:webHidden/>
          </w:rPr>
          <w:fldChar w:fldCharType="end"/>
        </w:r>
      </w:hyperlink>
    </w:p>
    <w:p w14:paraId="752B0581" w14:textId="38F2ABC5" w:rsidR="00A961F5" w:rsidRDefault="005D3738">
      <w:pPr>
        <w:pStyle w:val="TableofFigures"/>
        <w:tabs>
          <w:tab w:val="right" w:leader="dot" w:pos="9016"/>
        </w:tabs>
        <w:rPr>
          <w:rFonts w:asciiTheme="minorHAnsi" w:eastAsiaTheme="minorEastAsia" w:hAnsiTheme="minorHAnsi"/>
          <w:noProof/>
          <w:sz w:val="22"/>
          <w:lang w:eastAsia="en-GB"/>
        </w:rPr>
      </w:pPr>
      <w:hyperlink w:anchor="_Toc523471936" w:history="1">
        <w:r w:rsidR="00A961F5" w:rsidRPr="0035132D">
          <w:rPr>
            <w:rStyle w:val="Hyperlink"/>
            <w:noProof/>
          </w:rPr>
          <w:t>Figure 2.7: African Politics and Policy</w:t>
        </w:r>
        <w:r w:rsidR="00A961F5">
          <w:rPr>
            <w:noProof/>
            <w:webHidden/>
          </w:rPr>
          <w:tab/>
        </w:r>
        <w:r w:rsidR="00A961F5">
          <w:rPr>
            <w:noProof/>
            <w:webHidden/>
          </w:rPr>
          <w:fldChar w:fldCharType="begin"/>
        </w:r>
        <w:r w:rsidR="00A961F5">
          <w:rPr>
            <w:noProof/>
            <w:webHidden/>
          </w:rPr>
          <w:instrText xml:space="preserve"> PAGEREF _Toc523471936 \h </w:instrText>
        </w:r>
        <w:r w:rsidR="00A961F5">
          <w:rPr>
            <w:noProof/>
            <w:webHidden/>
          </w:rPr>
        </w:r>
        <w:r w:rsidR="00A961F5">
          <w:rPr>
            <w:noProof/>
            <w:webHidden/>
          </w:rPr>
          <w:fldChar w:fldCharType="separate"/>
        </w:r>
        <w:r w:rsidR="00A961F5">
          <w:rPr>
            <w:noProof/>
            <w:webHidden/>
          </w:rPr>
          <w:t>9</w:t>
        </w:r>
        <w:r w:rsidR="00A961F5">
          <w:rPr>
            <w:noProof/>
            <w:webHidden/>
          </w:rPr>
          <w:fldChar w:fldCharType="end"/>
        </w:r>
      </w:hyperlink>
    </w:p>
    <w:p w14:paraId="0E7F0B18" w14:textId="09145B8A" w:rsidR="00A961F5" w:rsidRDefault="005D3738">
      <w:pPr>
        <w:pStyle w:val="TableofFigures"/>
        <w:tabs>
          <w:tab w:val="right" w:leader="dot" w:pos="9016"/>
        </w:tabs>
        <w:rPr>
          <w:rFonts w:asciiTheme="minorHAnsi" w:eastAsiaTheme="minorEastAsia" w:hAnsiTheme="minorHAnsi"/>
          <w:noProof/>
          <w:sz w:val="22"/>
          <w:lang w:eastAsia="en-GB"/>
        </w:rPr>
      </w:pPr>
      <w:hyperlink w:anchor="_Toc523471937" w:history="1">
        <w:r w:rsidR="00A961F5" w:rsidRPr="0035132D">
          <w:rPr>
            <w:rStyle w:val="Hyperlink"/>
            <w:noProof/>
          </w:rPr>
          <w:t xml:space="preserve">Figure 3.1: Steps in Prototyping methodology </w:t>
        </w:r>
        <w:r w:rsidR="00A961F5" w:rsidRPr="0035132D">
          <w:rPr>
            <w:rStyle w:val="Hyperlink"/>
            <w:rFonts w:cs="Times New Roman"/>
            <w:noProof/>
          </w:rPr>
          <w:t>(Naumann &amp; Jenkins, 1982)</w:t>
        </w:r>
        <w:r w:rsidR="00A961F5" w:rsidRPr="0035132D">
          <w:rPr>
            <w:rStyle w:val="Hyperlink"/>
            <w:noProof/>
          </w:rPr>
          <w:t>.</w:t>
        </w:r>
        <w:r w:rsidR="00A961F5">
          <w:rPr>
            <w:noProof/>
            <w:webHidden/>
          </w:rPr>
          <w:tab/>
        </w:r>
        <w:r w:rsidR="00A961F5">
          <w:rPr>
            <w:noProof/>
            <w:webHidden/>
          </w:rPr>
          <w:fldChar w:fldCharType="begin"/>
        </w:r>
        <w:r w:rsidR="00A961F5">
          <w:rPr>
            <w:noProof/>
            <w:webHidden/>
          </w:rPr>
          <w:instrText xml:space="preserve"> PAGEREF _Toc523471937 \h </w:instrText>
        </w:r>
        <w:r w:rsidR="00A961F5">
          <w:rPr>
            <w:noProof/>
            <w:webHidden/>
          </w:rPr>
        </w:r>
        <w:r w:rsidR="00A961F5">
          <w:rPr>
            <w:noProof/>
            <w:webHidden/>
          </w:rPr>
          <w:fldChar w:fldCharType="separate"/>
        </w:r>
        <w:r w:rsidR="00A961F5">
          <w:rPr>
            <w:noProof/>
            <w:webHidden/>
          </w:rPr>
          <w:t>11</w:t>
        </w:r>
        <w:r w:rsidR="00A961F5">
          <w:rPr>
            <w:noProof/>
            <w:webHidden/>
          </w:rPr>
          <w:fldChar w:fldCharType="end"/>
        </w:r>
      </w:hyperlink>
    </w:p>
    <w:p w14:paraId="3AD95A7B" w14:textId="3568A98B" w:rsidR="00A961F5" w:rsidRDefault="005D3738">
      <w:pPr>
        <w:pStyle w:val="TableofFigures"/>
        <w:tabs>
          <w:tab w:val="right" w:leader="dot" w:pos="9016"/>
        </w:tabs>
        <w:rPr>
          <w:rFonts w:asciiTheme="minorHAnsi" w:eastAsiaTheme="minorEastAsia" w:hAnsiTheme="minorHAnsi"/>
          <w:noProof/>
          <w:sz w:val="22"/>
          <w:lang w:eastAsia="en-GB"/>
        </w:rPr>
      </w:pPr>
      <w:hyperlink w:anchor="_Toc523471938" w:history="1">
        <w:r w:rsidR="00A961F5" w:rsidRPr="0035132D">
          <w:rPr>
            <w:rStyle w:val="Hyperlink"/>
            <w:noProof/>
          </w:rPr>
          <w:t>Figure 3.2: Use Case Diagram</w:t>
        </w:r>
        <w:r w:rsidR="00A961F5">
          <w:rPr>
            <w:noProof/>
            <w:webHidden/>
          </w:rPr>
          <w:tab/>
        </w:r>
        <w:r w:rsidR="00A961F5">
          <w:rPr>
            <w:noProof/>
            <w:webHidden/>
          </w:rPr>
          <w:fldChar w:fldCharType="begin"/>
        </w:r>
        <w:r w:rsidR="00A961F5">
          <w:rPr>
            <w:noProof/>
            <w:webHidden/>
          </w:rPr>
          <w:instrText xml:space="preserve"> PAGEREF _Toc523471938 \h </w:instrText>
        </w:r>
        <w:r w:rsidR="00A961F5">
          <w:rPr>
            <w:noProof/>
            <w:webHidden/>
          </w:rPr>
        </w:r>
        <w:r w:rsidR="00A961F5">
          <w:rPr>
            <w:noProof/>
            <w:webHidden/>
          </w:rPr>
          <w:fldChar w:fldCharType="separate"/>
        </w:r>
        <w:r w:rsidR="00A961F5">
          <w:rPr>
            <w:noProof/>
            <w:webHidden/>
          </w:rPr>
          <w:t>15</w:t>
        </w:r>
        <w:r w:rsidR="00A961F5">
          <w:rPr>
            <w:noProof/>
            <w:webHidden/>
          </w:rPr>
          <w:fldChar w:fldCharType="end"/>
        </w:r>
      </w:hyperlink>
    </w:p>
    <w:p w14:paraId="3F70F474" w14:textId="1E78E1C8" w:rsidR="00A961F5" w:rsidRDefault="005D3738">
      <w:pPr>
        <w:pStyle w:val="TableofFigures"/>
        <w:tabs>
          <w:tab w:val="right" w:leader="dot" w:pos="9016"/>
        </w:tabs>
        <w:rPr>
          <w:rFonts w:asciiTheme="minorHAnsi" w:eastAsiaTheme="minorEastAsia" w:hAnsiTheme="minorHAnsi"/>
          <w:noProof/>
          <w:sz w:val="22"/>
          <w:lang w:eastAsia="en-GB"/>
        </w:rPr>
      </w:pPr>
      <w:hyperlink w:anchor="_Toc523471939" w:history="1">
        <w:r w:rsidR="00A961F5" w:rsidRPr="0035132D">
          <w:rPr>
            <w:rStyle w:val="Hyperlink"/>
            <w:noProof/>
          </w:rPr>
          <w:t>Figure 3.3: Data Flow Diagram</w:t>
        </w:r>
        <w:r w:rsidR="00A961F5">
          <w:rPr>
            <w:noProof/>
            <w:webHidden/>
          </w:rPr>
          <w:tab/>
        </w:r>
        <w:r w:rsidR="00A961F5">
          <w:rPr>
            <w:noProof/>
            <w:webHidden/>
          </w:rPr>
          <w:fldChar w:fldCharType="begin"/>
        </w:r>
        <w:r w:rsidR="00A961F5">
          <w:rPr>
            <w:noProof/>
            <w:webHidden/>
          </w:rPr>
          <w:instrText xml:space="preserve"> PAGEREF _Toc523471939 \h </w:instrText>
        </w:r>
        <w:r w:rsidR="00A961F5">
          <w:rPr>
            <w:noProof/>
            <w:webHidden/>
          </w:rPr>
        </w:r>
        <w:r w:rsidR="00A961F5">
          <w:rPr>
            <w:noProof/>
            <w:webHidden/>
          </w:rPr>
          <w:fldChar w:fldCharType="separate"/>
        </w:r>
        <w:r w:rsidR="00A961F5">
          <w:rPr>
            <w:noProof/>
            <w:webHidden/>
          </w:rPr>
          <w:t>16</w:t>
        </w:r>
        <w:r w:rsidR="00A961F5">
          <w:rPr>
            <w:noProof/>
            <w:webHidden/>
          </w:rPr>
          <w:fldChar w:fldCharType="end"/>
        </w:r>
      </w:hyperlink>
    </w:p>
    <w:p w14:paraId="6B5EE2D3" w14:textId="79DBB945" w:rsidR="00A961F5" w:rsidRDefault="005D3738">
      <w:pPr>
        <w:pStyle w:val="TableofFigures"/>
        <w:tabs>
          <w:tab w:val="right" w:leader="dot" w:pos="9016"/>
        </w:tabs>
        <w:rPr>
          <w:rFonts w:asciiTheme="minorHAnsi" w:eastAsiaTheme="minorEastAsia" w:hAnsiTheme="minorHAnsi"/>
          <w:noProof/>
          <w:sz w:val="22"/>
          <w:lang w:eastAsia="en-GB"/>
        </w:rPr>
      </w:pPr>
      <w:hyperlink w:anchor="_Toc523471940" w:history="1">
        <w:r w:rsidR="00A961F5" w:rsidRPr="0035132D">
          <w:rPr>
            <w:rStyle w:val="Hyperlink"/>
            <w:noProof/>
          </w:rPr>
          <w:t>Figure 3.4: Entity Relationship Diagram</w:t>
        </w:r>
        <w:r w:rsidR="00A961F5">
          <w:rPr>
            <w:noProof/>
            <w:webHidden/>
          </w:rPr>
          <w:tab/>
        </w:r>
        <w:r w:rsidR="00A961F5">
          <w:rPr>
            <w:noProof/>
            <w:webHidden/>
          </w:rPr>
          <w:fldChar w:fldCharType="begin"/>
        </w:r>
        <w:r w:rsidR="00A961F5">
          <w:rPr>
            <w:noProof/>
            <w:webHidden/>
          </w:rPr>
          <w:instrText xml:space="preserve"> PAGEREF _Toc523471940 \h </w:instrText>
        </w:r>
        <w:r w:rsidR="00A961F5">
          <w:rPr>
            <w:noProof/>
            <w:webHidden/>
          </w:rPr>
        </w:r>
        <w:r w:rsidR="00A961F5">
          <w:rPr>
            <w:noProof/>
            <w:webHidden/>
          </w:rPr>
          <w:fldChar w:fldCharType="separate"/>
        </w:r>
        <w:r w:rsidR="00A961F5">
          <w:rPr>
            <w:noProof/>
            <w:webHidden/>
          </w:rPr>
          <w:t>17</w:t>
        </w:r>
        <w:r w:rsidR="00A961F5">
          <w:rPr>
            <w:noProof/>
            <w:webHidden/>
          </w:rPr>
          <w:fldChar w:fldCharType="end"/>
        </w:r>
      </w:hyperlink>
    </w:p>
    <w:p w14:paraId="3230ACF1" w14:textId="51E3FF81" w:rsidR="00A961F5" w:rsidRDefault="005D3738">
      <w:pPr>
        <w:pStyle w:val="TableofFigures"/>
        <w:tabs>
          <w:tab w:val="right" w:leader="dot" w:pos="9016"/>
        </w:tabs>
        <w:rPr>
          <w:rFonts w:asciiTheme="minorHAnsi" w:eastAsiaTheme="minorEastAsia" w:hAnsiTheme="minorHAnsi"/>
          <w:noProof/>
          <w:sz w:val="22"/>
          <w:lang w:eastAsia="en-GB"/>
        </w:rPr>
      </w:pPr>
      <w:hyperlink w:anchor="_Toc523471941" w:history="1">
        <w:r w:rsidR="00A961F5" w:rsidRPr="0035132D">
          <w:rPr>
            <w:rStyle w:val="Hyperlink"/>
            <w:noProof/>
          </w:rPr>
          <w:t>Figure 5.1: Gantt Chart Table</w:t>
        </w:r>
        <w:r w:rsidR="00A961F5">
          <w:rPr>
            <w:noProof/>
            <w:webHidden/>
          </w:rPr>
          <w:tab/>
        </w:r>
        <w:r w:rsidR="00A961F5">
          <w:rPr>
            <w:noProof/>
            <w:webHidden/>
          </w:rPr>
          <w:fldChar w:fldCharType="begin"/>
        </w:r>
        <w:r w:rsidR="00A961F5">
          <w:rPr>
            <w:noProof/>
            <w:webHidden/>
          </w:rPr>
          <w:instrText xml:space="preserve"> PAGEREF _Toc523471941 \h </w:instrText>
        </w:r>
        <w:r w:rsidR="00A961F5">
          <w:rPr>
            <w:noProof/>
            <w:webHidden/>
          </w:rPr>
        </w:r>
        <w:r w:rsidR="00A961F5">
          <w:rPr>
            <w:noProof/>
            <w:webHidden/>
          </w:rPr>
          <w:fldChar w:fldCharType="separate"/>
        </w:r>
        <w:r w:rsidR="00A961F5">
          <w:rPr>
            <w:noProof/>
            <w:webHidden/>
          </w:rPr>
          <w:t>25</w:t>
        </w:r>
        <w:r w:rsidR="00A961F5">
          <w:rPr>
            <w:noProof/>
            <w:webHidden/>
          </w:rPr>
          <w:fldChar w:fldCharType="end"/>
        </w:r>
      </w:hyperlink>
    </w:p>
    <w:p w14:paraId="10676FCC" w14:textId="1AE51FC2" w:rsidR="00A961F5" w:rsidRDefault="005D3738">
      <w:pPr>
        <w:pStyle w:val="TableofFigures"/>
        <w:tabs>
          <w:tab w:val="right" w:leader="dot" w:pos="9016"/>
        </w:tabs>
        <w:rPr>
          <w:rFonts w:asciiTheme="minorHAnsi" w:eastAsiaTheme="minorEastAsia" w:hAnsiTheme="minorHAnsi"/>
          <w:noProof/>
          <w:sz w:val="22"/>
          <w:lang w:eastAsia="en-GB"/>
        </w:rPr>
      </w:pPr>
      <w:hyperlink w:anchor="_Toc523471942" w:history="1">
        <w:r w:rsidR="00A961F5" w:rsidRPr="0035132D">
          <w:rPr>
            <w:rStyle w:val="Hyperlink"/>
            <w:noProof/>
          </w:rPr>
          <w:t>Figure 5.2: Gantt Chart Diagram.</w:t>
        </w:r>
        <w:r w:rsidR="00A961F5">
          <w:rPr>
            <w:noProof/>
            <w:webHidden/>
          </w:rPr>
          <w:tab/>
        </w:r>
        <w:r w:rsidR="00A961F5">
          <w:rPr>
            <w:noProof/>
            <w:webHidden/>
          </w:rPr>
          <w:fldChar w:fldCharType="begin"/>
        </w:r>
        <w:r w:rsidR="00A961F5">
          <w:rPr>
            <w:noProof/>
            <w:webHidden/>
          </w:rPr>
          <w:instrText xml:space="preserve"> PAGEREF _Toc523471942 \h </w:instrText>
        </w:r>
        <w:r w:rsidR="00A961F5">
          <w:rPr>
            <w:noProof/>
            <w:webHidden/>
          </w:rPr>
        </w:r>
        <w:r w:rsidR="00A961F5">
          <w:rPr>
            <w:noProof/>
            <w:webHidden/>
          </w:rPr>
          <w:fldChar w:fldCharType="separate"/>
        </w:r>
        <w:r w:rsidR="00A961F5">
          <w:rPr>
            <w:noProof/>
            <w:webHidden/>
          </w:rPr>
          <w:t>25</w:t>
        </w:r>
        <w:r w:rsidR="00A961F5">
          <w:rPr>
            <w:noProof/>
            <w:webHidden/>
          </w:rPr>
          <w:fldChar w:fldCharType="end"/>
        </w:r>
      </w:hyperlink>
    </w:p>
    <w:p w14:paraId="24893AFE" w14:textId="30AB3F0C" w:rsidR="00815680" w:rsidRPr="00FA41DB" w:rsidRDefault="00815680" w:rsidP="00815680">
      <w:r w:rsidRPr="00FA41DB">
        <w:fldChar w:fldCharType="end"/>
      </w:r>
    </w:p>
    <w:p w14:paraId="777A7E4D" w14:textId="314C3C65" w:rsidR="00E23E6F" w:rsidRPr="00FA41DB" w:rsidRDefault="00E23E6F">
      <w:pPr>
        <w:spacing w:before="0" w:after="160" w:line="259" w:lineRule="auto"/>
        <w:jc w:val="left"/>
      </w:pPr>
      <w:r w:rsidRPr="00FA41DB">
        <w:br w:type="page"/>
      </w:r>
    </w:p>
    <w:p w14:paraId="00B31590" w14:textId="4EDFC5C5" w:rsidR="003A3AD6" w:rsidRDefault="003A3AD6" w:rsidP="00695E6E">
      <w:pPr>
        <w:pStyle w:val="Heading1"/>
      </w:pPr>
      <w:bookmarkStart w:id="4" w:name="_Toc528249143"/>
      <w:r w:rsidRPr="00E730F1">
        <w:lastRenderedPageBreak/>
        <w:t>List of Tables</w:t>
      </w:r>
      <w:bookmarkEnd w:id="4"/>
    </w:p>
    <w:p w14:paraId="2BA34D44" w14:textId="01542929" w:rsidR="00A961F5" w:rsidRDefault="00E730F1">
      <w:pPr>
        <w:pStyle w:val="TableofFigures"/>
        <w:tabs>
          <w:tab w:val="right" w:leader="dot" w:pos="9016"/>
        </w:tabs>
        <w:rPr>
          <w:rFonts w:asciiTheme="minorHAnsi" w:eastAsiaTheme="minorEastAsia" w:hAnsiTheme="minorHAnsi"/>
          <w:noProof/>
          <w:sz w:val="22"/>
          <w:lang w:eastAsia="en-GB"/>
        </w:rPr>
      </w:pPr>
      <w:r>
        <w:fldChar w:fldCharType="begin"/>
      </w:r>
      <w:r>
        <w:instrText xml:space="preserve"> TOC \f F \h \z \t "Heading 5" \c </w:instrText>
      </w:r>
      <w:r>
        <w:fldChar w:fldCharType="separate"/>
      </w:r>
      <w:hyperlink w:anchor="_Toc523471943" w:history="1">
        <w:r w:rsidR="00A961F5" w:rsidRPr="00DC0591">
          <w:rPr>
            <w:rStyle w:val="Hyperlink"/>
            <w:noProof/>
          </w:rPr>
          <w:t>Table 3.1: Politician Political Profile</w:t>
        </w:r>
        <w:r w:rsidR="00A961F5">
          <w:rPr>
            <w:noProof/>
            <w:webHidden/>
          </w:rPr>
          <w:tab/>
        </w:r>
        <w:r w:rsidR="00A961F5">
          <w:rPr>
            <w:noProof/>
            <w:webHidden/>
          </w:rPr>
          <w:fldChar w:fldCharType="begin"/>
        </w:r>
        <w:r w:rsidR="00A961F5">
          <w:rPr>
            <w:noProof/>
            <w:webHidden/>
          </w:rPr>
          <w:instrText xml:space="preserve"> PAGEREF _Toc523471943 \h </w:instrText>
        </w:r>
        <w:r w:rsidR="00A961F5">
          <w:rPr>
            <w:noProof/>
            <w:webHidden/>
          </w:rPr>
        </w:r>
        <w:r w:rsidR="00A961F5">
          <w:rPr>
            <w:noProof/>
            <w:webHidden/>
          </w:rPr>
          <w:fldChar w:fldCharType="separate"/>
        </w:r>
        <w:r w:rsidR="00A961F5">
          <w:rPr>
            <w:noProof/>
            <w:webHidden/>
          </w:rPr>
          <w:t>17</w:t>
        </w:r>
        <w:r w:rsidR="00A961F5">
          <w:rPr>
            <w:noProof/>
            <w:webHidden/>
          </w:rPr>
          <w:fldChar w:fldCharType="end"/>
        </w:r>
      </w:hyperlink>
    </w:p>
    <w:p w14:paraId="32D8050B" w14:textId="56EE795B" w:rsidR="00A961F5" w:rsidRDefault="005D3738">
      <w:pPr>
        <w:pStyle w:val="TableofFigures"/>
        <w:tabs>
          <w:tab w:val="right" w:leader="dot" w:pos="9016"/>
        </w:tabs>
        <w:rPr>
          <w:rFonts w:asciiTheme="minorHAnsi" w:eastAsiaTheme="minorEastAsia" w:hAnsiTheme="minorHAnsi"/>
          <w:noProof/>
          <w:sz w:val="22"/>
          <w:lang w:eastAsia="en-GB"/>
        </w:rPr>
      </w:pPr>
      <w:hyperlink w:anchor="_Toc523471944" w:history="1">
        <w:r w:rsidR="00A961F5" w:rsidRPr="00DC0591">
          <w:rPr>
            <w:rStyle w:val="Hyperlink"/>
            <w:noProof/>
          </w:rPr>
          <w:t>Table 3.2: Politician Achievements and Critiques.</w:t>
        </w:r>
        <w:r w:rsidR="00A961F5">
          <w:rPr>
            <w:noProof/>
            <w:webHidden/>
          </w:rPr>
          <w:tab/>
        </w:r>
        <w:r w:rsidR="00A961F5">
          <w:rPr>
            <w:noProof/>
            <w:webHidden/>
          </w:rPr>
          <w:fldChar w:fldCharType="begin"/>
        </w:r>
        <w:r w:rsidR="00A961F5">
          <w:rPr>
            <w:noProof/>
            <w:webHidden/>
          </w:rPr>
          <w:instrText xml:space="preserve"> PAGEREF _Toc523471944 \h </w:instrText>
        </w:r>
        <w:r w:rsidR="00A961F5">
          <w:rPr>
            <w:noProof/>
            <w:webHidden/>
          </w:rPr>
        </w:r>
        <w:r w:rsidR="00A961F5">
          <w:rPr>
            <w:noProof/>
            <w:webHidden/>
          </w:rPr>
          <w:fldChar w:fldCharType="separate"/>
        </w:r>
        <w:r w:rsidR="00A961F5">
          <w:rPr>
            <w:noProof/>
            <w:webHidden/>
          </w:rPr>
          <w:t>18</w:t>
        </w:r>
        <w:r w:rsidR="00A961F5">
          <w:rPr>
            <w:noProof/>
            <w:webHidden/>
          </w:rPr>
          <w:fldChar w:fldCharType="end"/>
        </w:r>
      </w:hyperlink>
    </w:p>
    <w:p w14:paraId="24463A95" w14:textId="0452AA9D" w:rsidR="00A961F5" w:rsidRDefault="005D3738">
      <w:pPr>
        <w:pStyle w:val="TableofFigures"/>
        <w:tabs>
          <w:tab w:val="right" w:leader="dot" w:pos="9016"/>
        </w:tabs>
        <w:rPr>
          <w:rFonts w:asciiTheme="minorHAnsi" w:eastAsiaTheme="minorEastAsia" w:hAnsiTheme="minorHAnsi"/>
          <w:noProof/>
          <w:sz w:val="22"/>
          <w:lang w:eastAsia="en-GB"/>
        </w:rPr>
      </w:pPr>
      <w:hyperlink w:anchor="_Toc523471945" w:history="1">
        <w:r w:rsidR="00A961F5" w:rsidRPr="00DC0591">
          <w:rPr>
            <w:rStyle w:val="Hyperlink"/>
            <w:noProof/>
          </w:rPr>
          <w:t>Table 3.3: Politician Educational Background</w:t>
        </w:r>
        <w:r w:rsidR="00A961F5">
          <w:rPr>
            <w:noProof/>
            <w:webHidden/>
          </w:rPr>
          <w:tab/>
        </w:r>
        <w:r w:rsidR="00A961F5">
          <w:rPr>
            <w:noProof/>
            <w:webHidden/>
          </w:rPr>
          <w:fldChar w:fldCharType="begin"/>
        </w:r>
        <w:r w:rsidR="00A961F5">
          <w:rPr>
            <w:noProof/>
            <w:webHidden/>
          </w:rPr>
          <w:instrText xml:space="preserve"> PAGEREF _Toc523471945 \h </w:instrText>
        </w:r>
        <w:r w:rsidR="00A961F5">
          <w:rPr>
            <w:noProof/>
            <w:webHidden/>
          </w:rPr>
        </w:r>
        <w:r w:rsidR="00A961F5">
          <w:rPr>
            <w:noProof/>
            <w:webHidden/>
          </w:rPr>
          <w:fldChar w:fldCharType="separate"/>
        </w:r>
        <w:r w:rsidR="00A961F5">
          <w:rPr>
            <w:noProof/>
            <w:webHidden/>
          </w:rPr>
          <w:t>18</w:t>
        </w:r>
        <w:r w:rsidR="00A961F5">
          <w:rPr>
            <w:noProof/>
            <w:webHidden/>
          </w:rPr>
          <w:fldChar w:fldCharType="end"/>
        </w:r>
      </w:hyperlink>
    </w:p>
    <w:p w14:paraId="354239D3" w14:textId="344936C5" w:rsidR="00A961F5" w:rsidRDefault="005D3738">
      <w:pPr>
        <w:pStyle w:val="TableofFigures"/>
        <w:tabs>
          <w:tab w:val="right" w:leader="dot" w:pos="9016"/>
        </w:tabs>
        <w:rPr>
          <w:rFonts w:asciiTheme="minorHAnsi" w:eastAsiaTheme="minorEastAsia" w:hAnsiTheme="minorHAnsi"/>
          <w:noProof/>
          <w:sz w:val="22"/>
          <w:lang w:eastAsia="en-GB"/>
        </w:rPr>
      </w:pPr>
      <w:hyperlink w:anchor="_Toc523471946" w:history="1">
        <w:r w:rsidR="00A961F5" w:rsidRPr="00DC0591">
          <w:rPr>
            <w:rStyle w:val="Hyperlink"/>
            <w:noProof/>
          </w:rPr>
          <w:t>Table 3.4: Bugs and Reports.</w:t>
        </w:r>
        <w:r w:rsidR="00A961F5">
          <w:rPr>
            <w:noProof/>
            <w:webHidden/>
          </w:rPr>
          <w:tab/>
        </w:r>
        <w:r w:rsidR="00A961F5">
          <w:rPr>
            <w:noProof/>
            <w:webHidden/>
          </w:rPr>
          <w:fldChar w:fldCharType="begin"/>
        </w:r>
        <w:r w:rsidR="00A961F5">
          <w:rPr>
            <w:noProof/>
            <w:webHidden/>
          </w:rPr>
          <w:instrText xml:space="preserve"> PAGEREF _Toc523471946 \h </w:instrText>
        </w:r>
        <w:r w:rsidR="00A961F5">
          <w:rPr>
            <w:noProof/>
            <w:webHidden/>
          </w:rPr>
        </w:r>
        <w:r w:rsidR="00A961F5">
          <w:rPr>
            <w:noProof/>
            <w:webHidden/>
          </w:rPr>
          <w:fldChar w:fldCharType="separate"/>
        </w:r>
        <w:r w:rsidR="00A961F5">
          <w:rPr>
            <w:noProof/>
            <w:webHidden/>
          </w:rPr>
          <w:t>18</w:t>
        </w:r>
        <w:r w:rsidR="00A961F5">
          <w:rPr>
            <w:noProof/>
            <w:webHidden/>
          </w:rPr>
          <w:fldChar w:fldCharType="end"/>
        </w:r>
      </w:hyperlink>
    </w:p>
    <w:p w14:paraId="48B1295F" w14:textId="17E559D3" w:rsidR="00A961F5" w:rsidRDefault="005D3738">
      <w:pPr>
        <w:pStyle w:val="TableofFigures"/>
        <w:tabs>
          <w:tab w:val="right" w:leader="dot" w:pos="9016"/>
        </w:tabs>
        <w:rPr>
          <w:rFonts w:asciiTheme="minorHAnsi" w:eastAsiaTheme="minorEastAsia" w:hAnsiTheme="minorHAnsi"/>
          <w:noProof/>
          <w:sz w:val="22"/>
          <w:lang w:eastAsia="en-GB"/>
        </w:rPr>
      </w:pPr>
      <w:hyperlink w:anchor="_Toc523471947" w:history="1">
        <w:r w:rsidR="00A961F5" w:rsidRPr="00DC0591">
          <w:rPr>
            <w:rStyle w:val="Hyperlink"/>
            <w:noProof/>
          </w:rPr>
          <w:t>Table 3.5: Politician Comments.</w:t>
        </w:r>
        <w:r w:rsidR="00A961F5">
          <w:rPr>
            <w:noProof/>
            <w:webHidden/>
          </w:rPr>
          <w:tab/>
        </w:r>
        <w:r w:rsidR="00A961F5">
          <w:rPr>
            <w:noProof/>
            <w:webHidden/>
          </w:rPr>
          <w:fldChar w:fldCharType="begin"/>
        </w:r>
        <w:r w:rsidR="00A961F5">
          <w:rPr>
            <w:noProof/>
            <w:webHidden/>
          </w:rPr>
          <w:instrText xml:space="preserve"> PAGEREF _Toc523471947 \h </w:instrText>
        </w:r>
        <w:r w:rsidR="00A961F5">
          <w:rPr>
            <w:noProof/>
            <w:webHidden/>
          </w:rPr>
        </w:r>
        <w:r w:rsidR="00A961F5">
          <w:rPr>
            <w:noProof/>
            <w:webHidden/>
          </w:rPr>
          <w:fldChar w:fldCharType="separate"/>
        </w:r>
        <w:r w:rsidR="00A961F5">
          <w:rPr>
            <w:noProof/>
            <w:webHidden/>
          </w:rPr>
          <w:t>19</w:t>
        </w:r>
        <w:r w:rsidR="00A961F5">
          <w:rPr>
            <w:noProof/>
            <w:webHidden/>
          </w:rPr>
          <w:fldChar w:fldCharType="end"/>
        </w:r>
      </w:hyperlink>
    </w:p>
    <w:p w14:paraId="4F8CF38F" w14:textId="33E095BA" w:rsidR="00A961F5" w:rsidRDefault="005D3738">
      <w:pPr>
        <w:pStyle w:val="TableofFigures"/>
        <w:tabs>
          <w:tab w:val="right" w:leader="dot" w:pos="9016"/>
        </w:tabs>
        <w:rPr>
          <w:rFonts w:asciiTheme="minorHAnsi" w:eastAsiaTheme="minorEastAsia" w:hAnsiTheme="minorHAnsi"/>
          <w:noProof/>
          <w:sz w:val="22"/>
          <w:lang w:eastAsia="en-GB"/>
        </w:rPr>
      </w:pPr>
      <w:hyperlink w:anchor="_Toc523471948" w:history="1">
        <w:r w:rsidR="00A961F5" w:rsidRPr="00DC0591">
          <w:rPr>
            <w:rStyle w:val="Hyperlink"/>
            <w:noProof/>
          </w:rPr>
          <w:t>Table 3.6: Politician Personal Profile.</w:t>
        </w:r>
        <w:r w:rsidR="00A961F5">
          <w:rPr>
            <w:noProof/>
            <w:webHidden/>
          </w:rPr>
          <w:tab/>
        </w:r>
        <w:r w:rsidR="00A961F5">
          <w:rPr>
            <w:noProof/>
            <w:webHidden/>
          </w:rPr>
          <w:fldChar w:fldCharType="begin"/>
        </w:r>
        <w:r w:rsidR="00A961F5">
          <w:rPr>
            <w:noProof/>
            <w:webHidden/>
          </w:rPr>
          <w:instrText xml:space="preserve"> PAGEREF _Toc523471948 \h </w:instrText>
        </w:r>
        <w:r w:rsidR="00A961F5">
          <w:rPr>
            <w:noProof/>
            <w:webHidden/>
          </w:rPr>
        </w:r>
        <w:r w:rsidR="00A961F5">
          <w:rPr>
            <w:noProof/>
            <w:webHidden/>
          </w:rPr>
          <w:fldChar w:fldCharType="separate"/>
        </w:r>
        <w:r w:rsidR="00A961F5">
          <w:rPr>
            <w:noProof/>
            <w:webHidden/>
          </w:rPr>
          <w:t>19</w:t>
        </w:r>
        <w:r w:rsidR="00A961F5">
          <w:rPr>
            <w:noProof/>
            <w:webHidden/>
          </w:rPr>
          <w:fldChar w:fldCharType="end"/>
        </w:r>
      </w:hyperlink>
    </w:p>
    <w:p w14:paraId="6D688AD1" w14:textId="2E309327" w:rsidR="00A961F5" w:rsidRDefault="005D3738">
      <w:pPr>
        <w:pStyle w:val="TableofFigures"/>
        <w:tabs>
          <w:tab w:val="right" w:leader="dot" w:pos="9016"/>
        </w:tabs>
        <w:rPr>
          <w:rFonts w:asciiTheme="minorHAnsi" w:eastAsiaTheme="minorEastAsia" w:hAnsiTheme="minorHAnsi"/>
          <w:noProof/>
          <w:sz w:val="22"/>
          <w:lang w:eastAsia="en-GB"/>
        </w:rPr>
      </w:pPr>
      <w:hyperlink w:anchor="_Toc523471949" w:history="1">
        <w:r w:rsidR="00A961F5" w:rsidRPr="00DC0591">
          <w:rPr>
            <w:rStyle w:val="Hyperlink"/>
            <w:noProof/>
          </w:rPr>
          <w:t>Table 3.7: Admin Profiles.</w:t>
        </w:r>
        <w:r w:rsidR="00A961F5">
          <w:rPr>
            <w:noProof/>
            <w:webHidden/>
          </w:rPr>
          <w:tab/>
        </w:r>
        <w:r w:rsidR="00A961F5">
          <w:rPr>
            <w:noProof/>
            <w:webHidden/>
          </w:rPr>
          <w:fldChar w:fldCharType="begin"/>
        </w:r>
        <w:r w:rsidR="00A961F5">
          <w:rPr>
            <w:noProof/>
            <w:webHidden/>
          </w:rPr>
          <w:instrText xml:space="preserve"> PAGEREF _Toc523471949 \h </w:instrText>
        </w:r>
        <w:r w:rsidR="00A961F5">
          <w:rPr>
            <w:noProof/>
            <w:webHidden/>
          </w:rPr>
        </w:r>
        <w:r w:rsidR="00A961F5">
          <w:rPr>
            <w:noProof/>
            <w:webHidden/>
          </w:rPr>
          <w:fldChar w:fldCharType="separate"/>
        </w:r>
        <w:r w:rsidR="00A961F5">
          <w:rPr>
            <w:noProof/>
            <w:webHidden/>
          </w:rPr>
          <w:t>19</w:t>
        </w:r>
        <w:r w:rsidR="00A961F5">
          <w:rPr>
            <w:noProof/>
            <w:webHidden/>
          </w:rPr>
          <w:fldChar w:fldCharType="end"/>
        </w:r>
      </w:hyperlink>
    </w:p>
    <w:p w14:paraId="5EA253E8" w14:textId="1BA05488" w:rsidR="00A961F5" w:rsidRDefault="005D3738">
      <w:pPr>
        <w:pStyle w:val="TableofFigures"/>
        <w:tabs>
          <w:tab w:val="right" w:leader="dot" w:pos="9016"/>
        </w:tabs>
        <w:rPr>
          <w:rFonts w:asciiTheme="minorHAnsi" w:eastAsiaTheme="minorEastAsia" w:hAnsiTheme="minorHAnsi"/>
          <w:noProof/>
          <w:sz w:val="22"/>
          <w:lang w:eastAsia="en-GB"/>
        </w:rPr>
      </w:pPr>
      <w:hyperlink w:anchor="_Toc523471950" w:history="1">
        <w:r w:rsidR="00A961F5" w:rsidRPr="00DC0591">
          <w:rPr>
            <w:rStyle w:val="Hyperlink"/>
            <w:noProof/>
          </w:rPr>
          <w:t>Table 3.8: Citizen Profiles.</w:t>
        </w:r>
        <w:r w:rsidR="00A961F5">
          <w:rPr>
            <w:noProof/>
            <w:webHidden/>
          </w:rPr>
          <w:tab/>
        </w:r>
        <w:r w:rsidR="00A961F5">
          <w:rPr>
            <w:noProof/>
            <w:webHidden/>
          </w:rPr>
          <w:fldChar w:fldCharType="begin"/>
        </w:r>
        <w:r w:rsidR="00A961F5">
          <w:rPr>
            <w:noProof/>
            <w:webHidden/>
          </w:rPr>
          <w:instrText xml:space="preserve"> PAGEREF _Toc523471950 \h </w:instrText>
        </w:r>
        <w:r w:rsidR="00A961F5">
          <w:rPr>
            <w:noProof/>
            <w:webHidden/>
          </w:rPr>
        </w:r>
        <w:r w:rsidR="00A961F5">
          <w:rPr>
            <w:noProof/>
            <w:webHidden/>
          </w:rPr>
          <w:fldChar w:fldCharType="separate"/>
        </w:r>
        <w:r w:rsidR="00A961F5">
          <w:rPr>
            <w:noProof/>
            <w:webHidden/>
          </w:rPr>
          <w:t>20</w:t>
        </w:r>
        <w:r w:rsidR="00A961F5">
          <w:rPr>
            <w:noProof/>
            <w:webHidden/>
          </w:rPr>
          <w:fldChar w:fldCharType="end"/>
        </w:r>
      </w:hyperlink>
    </w:p>
    <w:p w14:paraId="79B2E52A" w14:textId="7D3D16DE" w:rsidR="00E730F1" w:rsidRPr="00E730F1" w:rsidRDefault="00E730F1" w:rsidP="00E730F1">
      <w:r>
        <w:fldChar w:fldCharType="end"/>
      </w:r>
    </w:p>
    <w:p w14:paraId="5E573D42" w14:textId="77777777" w:rsidR="00E7329A" w:rsidRPr="00FA41DB" w:rsidRDefault="00E7329A" w:rsidP="00E7329A"/>
    <w:p w14:paraId="176512B0" w14:textId="77777777" w:rsidR="00162639" w:rsidRPr="00FA41DB" w:rsidRDefault="003A3AD6" w:rsidP="003A3AD6">
      <w:pPr>
        <w:sectPr w:rsidR="00162639" w:rsidRPr="00FA41DB" w:rsidSect="00162639">
          <w:footerReference w:type="default" r:id="rId9"/>
          <w:pgSz w:w="11906" w:h="16838"/>
          <w:pgMar w:top="709" w:right="1440" w:bottom="1440" w:left="1440" w:header="708" w:footer="708" w:gutter="0"/>
          <w:pgNumType w:fmt="lowerRoman" w:start="1"/>
          <w:cols w:space="708"/>
          <w:titlePg/>
          <w:docGrid w:linePitch="360"/>
        </w:sectPr>
      </w:pPr>
      <w:r w:rsidRPr="00FA41DB">
        <w:br w:type="page"/>
      </w:r>
    </w:p>
    <w:p w14:paraId="3E710844" w14:textId="37E1D761" w:rsidR="003A3AD6" w:rsidRPr="00FA41DB" w:rsidRDefault="003A3AD6" w:rsidP="00695E6E">
      <w:pPr>
        <w:pStyle w:val="Heading1"/>
      </w:pPr>
      <w:bookmarkStart w:id="5" w:name="_Toc528249144"/>
      <w:r w:rsidRPr="00FA41DB">
        <w:lastRenderedPageBreak/>
        <w:t>Chapter 1: Introduction</w:t>
      </w:r>
      <w:bookmarkEnd w:id="5"/>
    </w:p>
    <w:p w14:paraId="6E10747C" w14:textId="02EEC665" w:rsidR="003A3AD6" w:rsidRPr="00FA41DB" w:rsidRDefault="007C2151" w:rsidP="00E730F1">
      <w:pPr>
        <w:pStyle w:val="Heading2"/>
      </w:pPr>
      <w:bookmarkStart w:id="6" w:name="_Toc528249145"/>
      <w:r w:rsidRPr="00FA41DB">
        <w:t>1.1 Background</w:t>
      </w:r>
      <w:bookmarkEnd w:id="6"/>
    </w:p>
    <w:p w14:paraId="3331BE8C" w14:textId="3D65E4D5" w:rsidR="008D7804" w:rsidRPr="00FA41DB" w:rsidRDefault="00283789" w:rsidP="008D7804">
      <w:pPr>
        <w:rPr>
          <w:lang w:val="en"/>
        </w:rPr>
      </w:pPr>
      <w:r w:rsidRPr="00FA41DB">
        <w:rPr>
          <w:lang w:val="en"/>
        </w:rPr>
        <w:tab/>
      </w:r>
      <w:r w:rsidR="00FF5259">
        <w:rPr>
          <w:lang w:val="en"/>
        </w:rPr>
        <w:t>T</w:t>
      </w:r>
      <w:r w:rsidR="008D7804" w:rsidRPr="00FA41DB">
        <w:rPr>
          <w:lang w:val="en"/>
        </w:rPr>
        <w:t>he law of Kenya embodied in the Kenyan Constitution gives qualifications for various political seats from the lowest to the highest</w:t>
      </w:r>
      <w:r w:rsidR="00FC0029">
        <w:rPr>
          <w:lang w:val="en"/>
        </w:rPr>
        <w:t xml:space="preserve"> </w:t>
      </w:r>
      <w:r w:rsidR="00FC0029">
        <w:rPr>
          <w:lang w:val="en"/>
        </w:rPr>
        <w:fldChar w:fldCharType="begin"/>
      </w:r>
      <w:r w:rsidR="00E51EA5">
        <w:rPr>
          <w:lang w:val="en"/>
        </w:rPr>
        <w:instrText xml:space="preserve"> ADDIN ZOTERO_ITEM CSL_CITATION {"citationID":"Nba4H0Ib","properties":{"formattedCitation":"(Kramon &amp; Posner, 2011)","plainCitation":"(Kramon &amp; Posner, 2011)","noteIndex":0},"citationItems":[{"id":70,"uris":["http://zotero.org/users/local/nR4R5TNp/items/I9XDJY3Y"],"uri":["http://zotero.org/users/local/nR4R5TNp/items/I9XDJY3Y"],"itemData":{"id":70,"type":"article-journal","title":"Kenya's New Constitution","container-title":"Journal of Democracy","page":"89-103","volume":"22","issue":"2","source":"Project MUSE","abstract":"ARRAY(0x55ea15d84778)","DOI":"10.1353/jod.2011.0026","ISSN":"1086-3214","language":"en","author":[{"family":"Kramon","given":"Eric"},{"family":"Posner","given":"Daniel N."}],"issued":{"date-parts":[["2011",4,15]]}}}],"schema":"https://github.com/citation-style-language/schema/raw/master/csl-citation.json"} </w:instrText>
      </w:r>
      <w:r w:rsidR="00FC0029">
        <w:rPr>
          <w:lang w:val="en"/>
        </w:rPr>
        <w:fldChar w:fldCharType="separate"/>
      </w:r>
      <w:r w:rsidR="00E51EA5" w:rsidRPr="00E51EA5">
        <w:rPr>
          <w:rFonts w:cs="Times New Roman"/>
        </w:rPr>
        <w:t>(Kramon &amp; Posner, 2011)</w:t>
      </w:r>
      <w:r w:rsidR="00FC0029">
        <w:rPr>
          <w:lang w:val="en"/>
        </w:rPr>
        <w:fldChar w:fldCharType="end"/>
      </w:r>
      <w:r w:rsidR="008D7804" w:rsidRPr="00FA41DB">
        <w:rPr>
          <w:lang w:val="en"/>
        </w:rPr>
        <w:t xml:space="preserve">. The Constitution of </w:t>
      </w:r>
      <w:r w:rsidR="00091579">
        <w:rPr>
          <w:lang w:val="en"/>
        </w:rPr>
        <w:t xml:space="preserve">Kenya </w:t>
      </w:r>
      <w:r w:rsidR="008D7804" w:rsidRPr="00FA41DB">
        <w:rPr>
          <w:lang w:val="en"/>
        </w:rPr>
        <w:t xml:space="preserve">2010 gives </w:t>
      </w:r>
      <w:r w:rsidR="00091579">
        <w:rPr>
          <w:lang w:val="en"/>
        </w:rPr>
        <w:t>more viable and better</w:t>
      </w:r>
      <w:r w:rsidR="008D7804" w:rsidRPr="00FA41DB">
        <w:rPr>
          <w:lang w:val="en"/>
        </w:rPr>
        <w:t xml:space="preserve"> qualifications </w:t>
      </w:r>
      <w:r w:rsidR="00091579">
        <w:rPr>
          <w:lang w:val="en"/>
        </w:rPr>
        <w:t>than the Independence Constitution</w:t>
      </w:r>
      <w:r w:rsidR="008D7804" w:rsidRPr="00FA41DB">
        <w:rPr>
          <w:lang w:val="en"/>
        </w:rPr>
        <w:t xml:space="preserve">. For example, </w:t>
      </w:r>
      <w:r w:rsidR="00091579">
        <w:rPr>
          <w:lang w:val="en"/>
        </w:rPr>
        <w:t>the former</w:t>
      </w:r>
      <w:r w:rsidR="008D7804" w:rsidRPr="00FA41DB">
        <w:rPr>
          <w:lang w:val="en"/>
        </w:rPr>
        <w:t xml:space="preserve"> consider</w:t>
      </w:r>
      <w:r w:rsidR="00091579">
        <w:rPr>
          <w:lang w:val="en"/>
        </w:rPr>
        <w:t>s</w:t>
      </w:r>
      <w:r w:rsidR="008D7804" w:rsidRPr="00FA41DB">
        <w:rPr>
          <w:lang w:val="en"/>
        </w:rPr>
        <w:t xml:space="preserve"> the educational background of our leaders, stating that a leader must at least have a degree if they wish to sit in office</w:t>
      </w:r>
      <w:r w:rsidR="009639FB" w:rsidRPr="00FA41DB">
        <w:rPr>
          <w:lang w:val="en"/>
        </w:rPr>
        <w:t xml:space="preserve"> </w:t>
      </w:r>
      <w:r w:rsidR="009639FB" w:rsidRPr="00FA41DB">
        <w:rPr>
          <w:lang w:val="en"/>
        </w:rPr>
        <w:fldChar w:fldCharType="begin"/>
      </w:r>
      <w:r w:rsidR="00E51EA5">
        <w:rPr>
          <w:lang w:val="en"/>
        </w:rPr>
        <w:instrText xml:space="preserve"> ADDIN ZOTERO_ITEM CSL_CITATION {"citationID":"sZh88l24","properties":{"formattedCitation":"(Kramon &amp; Posner, 2011)","plainCitation":"(Kramon &amp; Posner, 2011)","noteIndex":0},"citationItems":[{"id":70,"uris":["http://zotero.org/users/local/nR4R5TNp/items/I9XDJY3Y"],"uri":["http://zotero.org/users/local/nR4R5TNp/items/I9XDJY3Y"],"itemData":{"id":70,"type":"article-journal","title":"Kenya's New Constitution","container-title":"Journal of Democracy","page":"89-103","volume":"22","issue":"2","source":"Project MUSE","abstract":"ARRAY(0x55ea15d84778)","DOI":"10.1353/jod.2011.0026","ISSN":"1086-3214","language":"en","author":[{"family":"Kramon","given":"Eric"},{"family":"Posner","given":"Daniel N."}],"issued":{"date-parts":[["2011",4,15]]}}}],"schema":"https://github.com/citation-style-language/schema/raw/master/csl-citation.json"} </w:instrText>
      </w:r>
      <w:r w:rsidR="009639FB" w:rsidRPr="00FA41DB">
        <w:rPr>
          <w:lang w:val="en"/>
        </w:rPr>
        <w:fldChar w:fldCharType="separate"/>
      </w:r>
      <w:r w:rsidR="00E51EA5" w:rsidRPr="00E51EA5">
        <w:rPr>
          <w:rFonts w:cs="Times New Roman"/>
        </w:rPr>
        <w:t>(Kramon &amp; Posner, 2011)</w:t>
      </w:r>
      <w:r w:rsidR="009639FB" w:rsidRPr="00FA41DB">
        <w:rPr>
          <w:lang w:val="en"/>
        </w:rPr>
        <w:fldChar w:fldCharType="end"/>
      </w:r>
      <w:r w:rsidR="008D7804" w:rsidRPr="00FA41DB">
        <w:rPr>
          <w:lang w:val="en"/>
        </w:rPr>
        <w:t xml:space="preserve">. </w:t>
      </w:r>
      <w:r w:rsidR="00FF5259">
        <w:rPr>
          <w:lang w:val="en"/>
        </w:rPr>
        <w:t>In the past anyone could get into office.</w:t>
      </w:r>
      <w:r w:rsidR="009639FB" w:rsidRPr="00FA41DB">
        <w:rPr>
          <w:lang w:val="en"/>
        </w:rPr>
        <w:fldChar w:fldCharType="begin"/>
      </w:r>
      <w:r w:rsidR="00E51EA5">
        <w:rPr>
          <w:lang w:val="en"/>
        </w:rPr>
        <w:instrText xml:space="preserve"> ADDIN ZOTERO_ITEM CSL_CITATION {"citationID":"ynDVXna0","properties":{"custom":"({\\i{}Joho}, 2017)","formattedCitation":"({\\i{}Joho}, 2017)","plainCitation":"(Joho, 2017)","noteIndex":0},"citationItems":[{"id":44,"uris":["http://zotero.org/users/local/nR4R5TNp/items/FPP8TH7K"],"uri":["http://zotero.org/users/local/nR4R5TNp/items/FPP8TH7K"],"itemData":{"id":44,"type":"motion_picture","title":"Joho: Look where my D- grade brought me — VIDEO","source":"www.nation.co.ke","abstract":"I am now pursuing an MBA, says Mombasa governor.","URL":"https://www.nation.co.ke/news/Hassan-Joho-woes-KCSE-grade/1056-3867864-rqxbre/index.html","shortTitle":"Joho","language":"en","accessed":{"date-parts":[["2018",8,28]]}}}],"schema":"https://github.com/citation-style-language/schema/raw/master/csl-citation.json"} </w:instrText>
      </w:r>
      <w:r w:rsidR="009639FB" w:rsidRPr="00FA41DB">
        <w:rPr>
          <w:lang w:val="en"/>
        </w:rPr>
        <w:fldChar w:fldCharType="separate"/>
      </w:r>
      <w:r w:rsidR="00E51EA5" w:rsidRPr="00E51EA5">
        <w:rPr>
          <w:rFonts w:cs="Times New Roman"/>
          <w:szCs w:val="24"/>
        </w:rPr>
        <w:t>(</w:t>
      </w:r>
      <w:r w:rsidR="00E51EA5" w:rsidRPr="00E51EA5">
        <w:rPr>
          <w:rFonts w:cs="Times New Roman"/>
          <w:i/>
          <w:iCs/>
          <w:szCs w:val="24"/>
        </w:rPr>
        <w:t>Joho</w:t>
      </w:r>
      <w:r w:rsidR="00E51EA5" w:rsidRPr="00E51EA5">
        <w:rPr>
          <w:rFonts w:cs="Times New Roman"/>
          <w:szCs w:val="24"/>
        </w:rPr>
        <w:t>, 2017)</w:t>
      </w:r>
      <w:r w:rsidR="009639FB" w:rsidRPr="00FA41DB">
        <w:rPr>
          <w:lang w:val="en"/>
        </w:rPr>
        <w:fldChar w:fldCharType="end"/>
      </w:r>
      <w:r w:rsidR="008D7804" w:rsidRPr="00FA41DB">
        <w:rPr>
          <w:lang w:val="en"/>
        </w:rPr>
        <w:t>.</w:t>
      </w:r>
      <w:r w:rsidR="002D1980">
        <w:rPr>
          <w:lang w:val="en"/>
        </w:rPr>
        <w:t xml:space="preserve"> Leaders currently present their papers to the Electoral Committee, but citizens do not get to know what is on them, especially for low level leaders.</w:t>
      </w:r>
    </w:p>
    <w:p w14:paraId="1667BDC7" w14:textId="1F4C1569" w:rsidR="008D7804" w:rsidRPr="00FA41DB" w:rsidRDefault="008D7804" w:rsidP="008D7804">
      <w:pPr>
        <w:rPr>
          <w:lang w:val="en"/>
        </w:rPr>
      </w:pPr>
      <w:r w:rsidRPr="00FA41DB">
        <w:rPr>
          <w:lang w:val="en"/>
        </w:rPr>
        <w:tab/>
        <w:t xml:space="preserve">The Kenyan constitution was promulgated on the </w:t>
      </w:r>
      <w:r w:rsidR="0033503B" w:rsidRPr="00FA41DB">
        <w:rPr>
          <w:lang w:val="en"/>
        </w:rPr>
        <w:t>2</w:t>
      </w:r>
      <w:r w:rsidRPr="00FA41DB">
        <w:rPr>
          <w:lang w:val="en"/>
        </w:rPr>
        <w:t>7th of August 2010</w:t>
      </w:r>
      <w:r w:rsidR="0033503B" w:rsidRPr="00FA41DB">
        <w:rPr>
          <w:lang w:val="en"/>
        </w:rPr>
        <w:t xml:space="preserve"> </w:t>
      </w:r>
      <w:r w:rsidR="0033503B" w:rsidRPr="00FA41DB">
        <w:rPr>
          <w:lang w:val="en"/>
        </w:rPr>
        <w:fldChar w:fldCharType="begin"/>
      </w:r>
      <w:r w:rsidR="000B7DE9">
        <w:rPr>
          <w:lang w:val="en"/>
        </w:rPr>
        <w:instrText xml:space="preserve"> ADDIN ZOTERO_ITEM CSL_CITATION {"citationID":"zisVTOtn","properties":{"formattedCitation":"(Kramon &amp; Posner, 2011)","plainCitation":"(Kramon &amp; Posner, 2011)","noteIndex":0},"citationItems":[{"id":70,"uris":["http://zotero.org/users/local/nR4R5TNp/items/I9XDJY3Y"],"uri":["http://zotero.org/users/local/nR4R5TNp/items/I9XDJY3Y"],"itemData":{"id":70,"type":"article-journal","title":"Kenya's New Constitution","container-title":"Journal of Democracy","page":"89-103","volume":"22","issue":"2","source":"Project MUSE","abstract":"ARRAY(0x55ea15d84778)","DOI":"10.1353/jod.2011.0026","ISSN":"1086-3214","language":"en","author":[{"family":"Kramon","given":"Eric"},{"family":"Posner","given":"Daniel N."}],"issued":{"date-parts":[["2011",4,15]]}}}],"schema":"https://github.com/citation-style-language/schema/raw/master/csl-citation.json"} </w:instrText>
      </w:r>
      <w:r w:rsidR="0033503B" w:rsidRPr="00FA41DB">
        <w:rPr>
          <w:lang w:val="en"/>
        </w:rPr>
        <w:fldChar w:fldCharType="separate"/>
      </w:r>
      <w:r w:rsidR="000B7DE9" w:rsidRPr="000B7DE9">
        <w:rPr>
          <w:rFonts w:cs="Times New Roman"/>
        </w:rPr>
        <w:t>(Kramon &amp; Posner, 2011)</w:t>
      </w:r>
      <w:r w:rsidR="0033503B" w:rsidRPr="00FA41DB">
        <w:rPr>
          <w:lang w:val="en"/>
        </w:rPr>
        <w:fldChar w:fldCharType="end"/>
      </w:r>
      <w:r w:rsidRPr="00FA41DB">
        <w:rPr>
          <w:lang w:val="en"/>
        </w:rPr>
        <w:t xml:space="preserve">, leading to a devolved government and independence of the arms of government. </w:t>
      </w:r>
      <w:r w:rsidR="00FF5259">
        <w:rPr>
          <w:lang w:val="en"/>
        </w:rPr>
        <w:t>N</w:t>
      </w:r>
      <w:r w:rsidRPr="00FA41DB">
        <w:rPr>
          <w:lang w:val="en"/>
        </w:rPr>
        <w:t>ot everyone really understands the work of the various leaders in the devolved government</w:t>
      </w:r>
      <w:r w:rsidR="009D0A21">
        <w:rPr>
          <w:lang w:val="en"/>
        </w:rPr>
        <w:t xml:space="preserve"> </w:t>
      </w:r>
      <w:r w:rsidR="009D0A21">
        <w:rPr>
          <w:lang w:val="en"/>
        </w:rPr>
        <w:fldChar w:fldCharType="begin"/>
      </w:r>
      <w:r w:rsidR="009D0A21">
        <w:rPr>
          <w:lang w:val="en"/>
        </w:rPr>
        <w:instrText xml:space="preserve"> ADDIN ZOTERO_ITEM CSL_CITATION {"citationID":"f0Uh0C3y","properties":{"formattedCitation":"(Cheeseman, Lynch, &amp; Willis, 2016)","plainCitation":"(Cheeseman, Lynch, &amp; Willis, 2016)","noteIndex":0},"citationItems":[{"id":61,"uris":["http://zotero.org/users/local/nR4R5TNp/items/4ZSRW95W"],"uri":["http://zotero.org/users/local/nR4R5TNp/items/4ZSRW95W"],"itemData":{"id":61,"type":"article-journal","title":"Decentralisation in Kenya: the governance of governors","container-title":"The Journal of Modern African Studies","page":"1-35","volume":"54","issue":"01","source":"Crossref","DOI":"10.1017/S0022278X1500097X","ISSN":"0022-278X, 1469-7777","shortTitle":"Decentralisation in Kenya","language":"en","author":[{"family":"Cheeseman","given":"Nic"},{"family":"Lynch","given":"Gabrielle"},{"family":"Willis","given":"Justin"}],"issued":{"date-parts":[["2016",3]]}}}],"schema":"https://github.com/citation-style-language/schema/raw/master/csl-citation.json"} </w:instrText>
      </w:r>
      <w:r w:rsidR="009D0A21">
        <w:rPr>
          <w:lang w:val="en"/>
        </w:rPr>
        <w:fldChar w:fldCharType="separate"/>
      </w:r>
      <w:r w:rsidR="009D0A21" w:rsidRPr="009D0A21">
        <w:rPr>
          <w:rFonts w:cs="Times New Roman"/>
        </w:rPr>
        <w:t>(Cheeseman, Lynch, &amp; Willis, 2016)</w:t>
      </w:r>
      <w:r w:rsidR="009D0A21">
        <w:rPr>
          <w:lang w:val="en"/>
        </w:rPr>
        <w:fldChar w:fldCharType="end"/>
      </w:r>
      <w:r w:rsidRPr="00FA41DB">
        <w:rPr>
          <w:lang w:val="en"/>
        </w:rPr>
        <w:t>. People</w:t>
      </w:r>
      <w:r w:rsidR="00361BCB">
        <w:rPr>
          <w:lang w:val="en"/>
        </w:rPr>
        <w:t xml:space="preserve"> tell</w:t>
      </w:r>
      <w:r w:rsidRPr="00FA41DB">
        <w:rPr>
          <w:lang w:val="en"/>
        </w:rPr>
        <w:t xml:space="preserve"> leader</w:t>
      </w:r>
      <w:r w:rsidR="00361BCB">
        <w:rPr>
          <w:lang w:val="en"/>
        </w:rPr>
        <w:t>s</w:t>
      </w:r>
      <w:r w:rsidRPr="00FA41DB">
        <w:rPr>
          <w:lang w:val="en"/>
        </w:rPr>
        <w:t xml:space="preserve"> in their region </w:t>
      </w:r>
      <w:r w:rsidR="00361BCB">
        <w:rPr>
          <w:lang w:val="en"/>
        </w:rPr>
        <w:t>problems that do not</w:t>
      </w:r>
      <w:r w:rsidRPr="00FA41DB">
        <w:rPr>
          <w:lang w:val="en"/>
        </w:rPr>
        <w:t xml:space="preserve"> fall in </w:t>
      </w:r>
      <w:r w:rsidR="00361BCB">
        <w:rPr>
          <w:lang w:val="en"/>
        </w:rPr>
        <w:t>their</w:t>
      </w:r>
      <w:r w:rsidRPr="00FA41DB">
        <w:rPr>
          <w:lang w:val="en"/>
        </w:rPr>
        <w:t xml:space="preserve"> docket. The roles of different leaders are not understood by many people</w:t>
      </w:r>
      <w:r w:rsidR="003F2EFC" w:rsidRPr="00FA41DB">
        <w:rPr>
          <w:lang w:val="en"/>
        </w:rPr>
        <w:t>.</w:t>
      </w:r>
      <w:r w:rsidRPr="00FA41DB">
        <w:rPr>
          <w:lang w:val="en"/>
        </w:rPr>
        <w:t xml:space="preserve"> </w:t>
      </w:r>
      <w:r w:rsidR="00361BCB">
        <w:rPr>
          <w:lang w:val="en"/>
        </w:rPr>
        <w:t>T</w:t>
      </w:r>
      <w:r w:rsidRPr="00FA41DB">
        <w:rPr>
          <w:lang w:val="en"/>
        </w:rPr>
        <w:t>he people with the highest number of votes</w:t>
      </w:r>
      <w:r w:rsidR="00361BCB">
        <w:rPr>
          <w:lang w:val="en"/>
        </w:rPr>
        <w:t xml:space="preserve"> live</w:t>
      </w:r>
      <w:r w:rsidRPr="00FA41DB">
        <w:rPr>
          <w:lang w:val="en"/>
        </w:rPr>
        <w:t xml:space="preserve"> in oblivion and </w:t>
      </w:r>
      <w:r w:rsidR="00361BCB">
        <w:rPr>
          <w:lang w:val="en"/>
        </w:rPr>
        <w:t>though our leaders have tried, they have not succeeded in fully educating them.</w:t>
      </w:r>
    </w:p>
    <w:p w14:paraId="4D05E79C" w14:textId="45718183" w:rsidR="00F35803" w:rsidRDefault="008D7804" w:rsidP="008D7804">
      <w:pPr>
        <w:rPr>
          <w:lang w:val="en"/>
        </w:rPr>
      </w:pPr>
      <w:r w:rsidRPr="00FA41DB">
        <w:rPr>
          <w:lang w:val="en"/>
        </w:rPr>
        <w:tab/>
      </w:r>
      <w:r w:rsidR="00361BCB">
        <w:rPr>
          <w:lang w:val="en"/>
        </w:rPr>
        <w:t>Leaders in Kenya get into office t</w:t>
      </w:r>
      <w:r w:rsidRPr="00FA41DB">
        <w:rPr>
          <w:lang w:val="en"/>
        </w:rPr>
        <w:t>hrough elections after every five years</w:t>
      </w:r>
      <w:r w:rsidR="0033503B" w:rsidRPr="00FA41DB">
        <w:rPr>
          <w:lang w:val="en"/>
        </w:rPr>
        <w:t xml:space="preserve"> </w:t>
      </w:r>
      <w:r w:rsidR="0033503B" w:rsidRPr="00FA41DB">
        <w:rPr>
          <w:lang w:val="en"/>
        </w:rPr>
        <w:fldChar w:fldCharType="begin"/>
      </w:r>
      <w:r w:rsidR="000B7DE9">
        <w:rPr>
          <w:lang w:val="en"/>
        </w:rPr>
        <w:instrText xml:space="preserve"> ADDIN ZOTERO_ITEM CSL_CITATION {"citationID":"sje2pD3x","properties":{"formattedCitation":"(Kramon &amp; Posner, 2011)","plainCitation":"(Kramon &amp; Posner, 2011)","noteIndex":0},"citationItems":[{"id":70,"uris":["http://zotero.org/users/local/nR4R5TNp/items/I9XDJY3Y"],"uri":["http://zotero.org/users/local/nR4R5TNp/items/I9XDJY3Y"],"itemData":{"id":70,"type":"article-journal","title":"Kenya's New Constitution","container-title":"Journal of Democracy","page":"89-103","volume":"22","issue":"2","source":"Project MUSE","abstract":"ARRAY(0x55ea15d84778)","DOI":"10.1353/jod.2011.0026","ISSN":"1086-3214","language":"en","author":[{"family":"Kramon","given":"Eric"},{"family":"Posner","given":"Daniel N."}],"issued":{"date-parts":[["2011",4,15]]}}}],"schema":"https://github.com/citation-style-language/schema/raw/master/csl-citation.json"} </w:instrText>
      </w:r>
      <w:r w:rsidR="0033503B" w:rsidRPr="00FA41DB">
        <w:rPr>
          <w:lang w:val="en"/>
        </w:rPr>
        <w:fldChar w:fldCharType="separate"/>
      </w:r>
      <w:r w:rsidR="000B7DE9" w:rsidRPr="000B7DE9">
        <w:rPr>
          <w:rFonts w:cs="Times New Roman"/>
        </w:rPr>
        <w:t>(Kramon &amp; Posner, 2011)</w:t>
      </w:r>
      <w:r w:rsidR="0033503B" w:rsidRPr="00FA41DB">
        <w:rPr>
          <w:lang w:val="en"/>
        </w:rPr>
        <w:fldChar w:fldCharType="end"/>
      </w:r>
      <w:r w:rsidRPr="00FA41DB">
        <w:rPr>
          <w:lang w:val="en"/>
        </w:rPr>
        <w:t>. They can go for re-election for another term. The constitution states that a leader can only be in office for a maximum of 2 5-year terms</w:t>
      </w:r>
      <w:r w:rsidR="00361BCB">
        <w:rPr>
          <w:lang w:val="en"/>
        </w:rPr>
        <w:t xml:space="preserve"> </w:t>
      </w:r>
      <w:r w:rsidR="00361BCB" w:rsidRPr="00361BCB">
        <w:rPr>
          <w:lang w:val="en"/>
        </w:rPr>
        <w:t xml:space="preserve">years </w:t>
      </w:r>
      <w:r w:rsidR="00361BCB" w:rsidRPr="00361BCB">
        <w:rPr>
          <w:lang w:val="en"/>
        </w:rPr>
        <w:fldChar w:fldCharType="begin"/>
      </w:r>
      <w:r w:rsidR="000B7DE9">
        <w:rPr>
          <w:lang w:val="en"/>
        </w:rPr>
        <w:instrText xml:space="preserve"> ADDIN ZOTERO_ITEM CSL_CITATION {"citationID":"sz3QlyIb","properties":{"formattedCitation":"(Kramon &amp; Posner, 2011)","plainCitation":"(Kramon &amp; Posner, 2011)","noteIndex":0},"citationItems":[{"id":70,"uris":["http://zotero.org/users/local/nR4R5TNp/items/I9XDJY3Y"],"uri":["http://zotero.org/users/local/nR4R5TNp/items/I9XDJY3Y"],"itemData":{"id":70,"type":"article-journal","title":"Kenya's New Constitution","container-title":"Journal of Democracy","page":"89-103","volume":"22","issue":"2","source":"Project MUSE","abstract":"ARRAY(0x55ea15d84778)","DOI":"10.1353/jod.2011.0026","ISSN":"1086-3214","language":"en","author":[{"family":"Kramon","given":"Eric"},{"family":"Posner","given":"Daniel N."}],"issued":{"date-parts":[["2011",4,15]]}}}],"schema":"https://github.com/citation-style-language/schema/raw/master/csl-citation.json"} </w:instrText>
      </w:r>
      <w:r w:rsidR="00361BCB" w:rsidRPr="00361BCB">
        <w:rPr>
          <w:lang w:val="en"/>
        </w:rPr>
        <w:fldChar w:fldCharType="separate"/>
      </w:r>
      <w:r w:rsidR="000B7DE9" w:rsidRPr="000B7DE9">
        <w:rPr>
          <w:rFonts w:cs="Times New Roman"/>
        </w:rPr>
        <w:t>(Kramon &amp; Posner, 2011)</w:t>
      </w:r>
      <w:r w:rsidR="00361BCB" w:rsidRPr="00361BCB">
        <w:rPr>
          <w:lang w:val="en"/>
        </w:rPr>
        <w:fldChar w:fldCharType="end"/>
      </w:r>
      <w:r w:rsidR="00361BCB" w:rsidRPr="00361BCB">
        <w:rPr>
          <w:lang w:val="en"/>
        </w:rPr>
        <w:t xml:space="preserve">. </w:t>
      </w:r>
      <w:r w:rsidRPr="00FA41DB">
        <w:rPr>
          <w:lang w:val="en"/>
        </w:rPr>
        <w:t xml:space="preserve"> During campaigns the candida</w:t>
      </w:r>
      <w:r w:rsidR="00361BCB">
        <w:rPr>
          <w:lang w:val="en"/>
        </w:rPr>
        <w:t>tes move to the</w:t>
      </w:r>
      <w:r w:rsidRPr="00FA41DB">
        <w:rPr>
          <w:lang w:val="en"/>
        </w:rPr>
        <w:t xml:space="preserve"> streets </w:t>
      </w:r>
      <w:r w:rsidR="00361BCB">
        <w:rPr>
          <w:lang w:val="en"/>
        </w:rPr>
        <w:t>giving out</w:t>
      </w:r>
      <w:r w:rsidRPr="00FA41DB">
        <w:rPr>
          <w:lang w:val="en"/>
        </w:rPr>
        <w:t xml:space="preserve"> their manifestos in form of booklets </w:t>
      </w:r>
      <w:r w:rsidR="00361BCB">
        <w:rPr>
          <w:lang w:val="en"/>
        </w:rPr>
        <w:t>for all to read</w:t>
      </w:r>
      <w:r w:rsidR="00EB59C2">
        <w:rPr>
          <w:lang w:val="en"/>
        </w:rPr>
        <w:t>.</w:t>
      </w:r>
      <w:r w:rsidRPr="00FA41DB">
        <w:rPr>
          <w:lang w:val="en"/>
        </w:rPr>
        <w:t xml:space="preserve"> </w:t>
      </w:r>
      <w:r w:rsidR="00EB59C2">
        <w:rPr>
          <w:lang w:val="en"/>
        </w:rPr>
        <w:t>V</w:t>
      </w:r>
      <w:r w:rsidRPr="00FA41DB">
        <w:rPr>
          <w:lang w:val="en"/>
        </w:rPr>
        <w:t>ot</w:t>
      </w:r>
      <w:r w:rsidR="00EB59C2">
        <w:rPr>
          <w:lang w:val="en"/>
        </w:rPr>
        <w:t>ing takes place but many</w:t>
      </w:r>
      <w:r w:rsidRPr="00FA41DB">
        <w:rPr>
          <w:lang w:val="en"/>
        </w:rPr>
        <w:t xml:space="preserve"> </w:t>
      </w:r>
      <w:r w:rsidR="00EB59C2">
        <w:rPr>
          <w:lang w:val="en"/>
        </w:rPr>
        <w:t xml:space="preserve">of the successful leaders do not </w:t>
      </w:r>
      <w:r w:rsidR="00F35803">
        <w:rPr>
          <w:lang w:val="en"/>
        </w:rPr>
        <w:t>manage to achieve</w:t>
      </w:r>
      <w:r w:rsidR="00EB59C2">
        <w:rPr>
          <w:lang w:val="en"/>
        </w:rPr>
        <w:t xml:space="preserve"> what they promised to achieve through their manifesto</w:t>
      </w:r>
      <w:r w:rsidRPr="00FA41DB">
        <w:rPr>
          <w:lang w:val="en"/>
        </w:rPr>
        <w:t>.</w:t>
      </w:r>
      <w:r w:rsidR="00F35803">
        <w:rPr>
          <w:lang w:val="en"/>
        </w:rPr>
        <w:t xml:space="preserve"> Citizens also do not have the means to either air their views on their leaders</w:t>
      </w:r>
      <w:r w:rsidR="00091579">
        <w:rPr>
          <w:lang w:val="en"/>
        </w:rPr>
        <w:t>’ contribution to development</w:t>
      </w:r>
      <w:r w:rsidR="00F35803">
        <w:rPr>
          <w:lang w:val="en"/>
        </w:rPr>
        <w:t xml:space="preserve"> or to know what the leaders have achieved in relation to their manifesto.</w:t>
      </w:r>
      <w:r w:rsidR="00091579">
        <w:rPr>
          <w:lang w:val="en"/>
        </w:rPr>
        <w:t xml:space="preserve"> In other words, citizens do not have a forum where they can view what their leaders have done in their terms of office, air their views on what those leaders have done with respect to what was expected of them and get a comparison on if they fulfilled their duties efficiently. Efficiency here mea</w:t>
      </w:r>
      <w:r w:rsidR="002D1980">
        <w:rPr>
          <w:lang w:val="en"/>
        </w:rPr>
        <w:t>ns</w:t>
      </w:r>
      <w:r w:rsidR="00091579">
        <w:rPr>
          <w:lang w:val="en"/>
        </w:rPr>
        <w:t xml:space="preserve"> that the</w:t>
      </w:r>
      <w:r w:rsidR="002D1980">
        <w:rPr>
          <w:lang w:val="en"/>
        </w:rPr>
        <w:t xml:space="preserve"> leader</w:t>
      </w:r>
      <w:r w:rsidR="00091579">
        <w:rPr>
          <w:lang w:val="en"/>
        </w:rPr>
        <w:t xml:space="preserve"> followed both their manifesto and the con</w:t>
      </w:r>
      <w:r w:rsidR="002D1980">
        <w:rPr>
          <w:lang w:val="en"/>
        </w:rPr>
        <w:t>s</w:t>
      </w:r>
      <w:r w:rsidR="00091579">
        <w:rPr>
          <w:lang w:val="en"/>
        </w:rPr>
        <w:t>titution in carrying out their duties.</w:t>
      </w:r>
    </w:p>
    <w:p w14:paraId="7E36C09E" w14:textId="319AFEDC" w:rsidR="008D7804" w:rsidRDefault="008D7804" w:rsidP="008D7804">
      <w:pPr>
        <w:rPr>
          <w:lang w:val="en"/>
        </w:rPr>
      </w:pPr>
      <w:r w:rsidRPr="00FA41DB">
        <w:rPr>
          <w:lang w:val="en"/>
        </w:rPr>
        <w:tab/>
      </w:r>
      <w:r w:rsidR="00B847DF">
        <w:rPr>
          <w:lang w:val="en"/>
        </w:rPr>
        <w:t>The</w:t>
      </w:r>
      <w:r w:rsidRPr="00FA41DB">
        <w:rPr>
          <w:lang w:val="en"/>
        </w:rPr>
        <w:t xml:space="preserve"> country has a tense voting period</w:t>
      </w:r>
      <w:r w:rsidR="00F35803">
        <w:rPr>
          <w:lang w:val="en"/>
        </w:rPr>
        <w:t xml:space="preserve"> due to the 2007/08 post-election violence</w:t>
      </w:r>
      <w:r w:rsidRPr="00FA41DB">
        <w:rPr>
          <w:lang w:val="en"/>
        </w:rPr>
        <w:t xml:space="preserve">. </w:t>
      </w:r>
      <w:r w:rsidR="0033503B" w:rsidRPr="00FA41DB">
        <w:rPr>
          <w:lang w:val="en"/>
        </w:rPr>
        <w:t xml:space="preserve"> </w:t>
      </w:r>
      <w:r w:rsidR="0033503B" w:rsidRPr="00FA41DB">
        <w:rPr>
          <w:lang w:val="en"/>
        </w:rPr>
        <w:fldChar w:fldCharType="begin"/>
      </w:r>
      <w:r w:rsidR="00DB0A16">
        <w:rPr>
          <w:lang w:val="en"/>
        </w:rPr>
        <w:instrText xml:space="preserve"> ADDIN ZOTERO_ITEM CSL_CITATION {"citationID":"IlmNdrR8","properties":{"formattedCitation":"(Ismail &amp; Deane, 2008)","plainCitation":"(Ismail &amp; Deane, 2008)","noteIndex":0},"citationItems":[{"id":67,"uris":["http://zotero.org/users/local/nR4R5TNp/items/Y2PDBJJ3"],"uri":["http://zotero.org/users/local/nR4R5TNp/items/Y2PDBJJ3"],"itemData":{"id":67,"type":"article-journal","title":"The 2007 General Election in Kenya and Its Aftermath: The Role of Local Language Media","container-title":"The International Journal of Press/Politics","page":"319-327","volume":"13","issue":"3","source":"SAGE Journals","abstract":"Political parties in Kenya reached a fragile but potentially historic agreement in March 2008 paving the way for an end to the violence that has wracked the country. The Kenyan government and international observers accused some media organizations, particularly local language radio stations, of fanning the violence. Based on a series of 20 semistructured interviews with senior media figures in Kenya, this article analyzes the role of the media in the lead up to and during the recent crisis.","DOI":"10.1177/1940161208319510","ISSN":"1940-1612","shortTitle":"The 2007 General Election in Kenya and Its Aftermath","journalAbbreviation":"The International Journal of Press/Politics","language":"en","author":[{"family":"Ismail","given":"Jamal Abdi"},{"family":"Deane","given":"James"}],"issued":{"date-parts":[["2008",7,1]]}}}],"schema":"https://github.com/citation-style-language/schema/raw/master/csl-citation.json"} </w:instrText>
      </w:r>
      <w:r w:rsidR="0033503B" w:rsidRPr="00FA41DB">
        <w:rPr>
          <w:lang w:val="en"/>
        </w:rPr>
        <w:fldChar w:fldCharType="separate"/>
      </w:r>
      <w:r w:rsidR="00DB0A16" w:rsidRPr="00DB0A16">
        <w:rPr>
          <w:rFonts w:cs="Times New Roman"/>
        </w:rPr>
        <w:t>(Ismail &amp; Deane, 2008)</w:t>
      </w:r>
      <w:r w:rsidR="0033503B" w:rsidRPr="00FA41DB">
        <w:rPr>
          <w:lang w:val="en"/>
        </w:rPr>
        <w:fldChar w:fldCharType="end"/>
      </w:r>
      <w:r w:rsidRPr="00FA41DB">
        <w:rPr>
          <w:lang w:val="en"/>
        </w:rPr>
        <w:t>.</w:t>
      </w:r>
      <w:r w:rsidR="005312A6">
        <w:rPr>
          <w:lang w:val="en"/>
        </w:rPr>
        <w:t xml:space="preserve"> P</w:t>
      </w:r>
      <w:r w:rsidRPr="00FA41DB">
        <w:rPr>
          <w:lang w:val="en"/>
        </w:rPr>
        <w:t>eople from the outside community</w:t>
      </w:r>
      <w:r w:rsidR="005312A6">
        <w:rPr>
          <w:lang w:val="en"/>
        </w:rPr>
        <w:t xml:space="preserve"> normally come into the country after that event </w:t>
      </w:r>
      <w:r w:rsidRPr="00FA41DB">
        <w:rPr>
          <w:lang w:val="en"/>
        </w:rPr>
        <w:t>to supervise our elections</w:t>
      </w:r>
      <w:r w:rsidR="005312A6">
        <w:rPr>
          <w:lang w:val="en"/>
        </w:rPr>
        <w:t>. Kenyans try to lighten the tension</w:t>
      </w:r>
      <w:r w:rsidRPr="00FA41DB">
        <w:rPr>
          <w:lang w:val="en"/>
        </w:rPr>
        <w:t xml:space="preserve"> with </w:t>
      </w:r>
      <w:r w:rsidR="005312A6">
        <w:rPr>
          <w:lang w:val="en"/>
        </w:rPr>
        <w:t>funny</w:t>
      </w:r>
      <w:r w:rsidRPr="00FA41DB">
        <w:rPr>
          <w:lang w:val="en"/>
        </w:rPr>
        <w:t xml:space="preserve"> memes</w:t>
      </w:r>
      <w:r w:rsidR="005312A6">
        <w:rPr>
          <w:lang w:val="en"/>
        </w:rPr>
        <w:t>.</w:t>
      </w:r>
      <w:r w:rsidRPr="00FA41DB">
        <w:rPr>
          <w:lang w:val="en"/>
        </w:rPr>
        <w:t xml:space="preserve"> What really happened in 2007?</w:t>
      </w:r>
      <w:r w:rsidR="0033503B" w:rsidRPr="00FA41DB">
        <w:rPr>
          <w:lang w:val="en"/>
        </w:rPr>
        <w:t xml:space="preserve"> </w:t>
      </w:r>
      <w:r w:rsidR="005312A6" w:rsidRPr="005312A6">
        <w:rPr>
          <w:lang w:val="en"/>
        </w:rPr>
        <w:t>Leaders sent out their people to spread propaganda about their counterparts</w:t>
      </w:r>
      <w:r w:rsidR="005312A6">
        <w:rPr>
          <w:lang w:val="en"/>
        </w:rPr>
        <w:t xml:space="preserve">. </w:t>
      </w:r>
      <w:r w:rsidR="0033503B" w:rsidRPr="00FA41DB">
        <w:rPr>
          <w:lang w:val="en"/>
        </w:rPr>
        <w:fldChar w:fldCharType="begin"/>
      </w:r>
      <w:r w:rsidR="00DB0A16">
        <w:rPr>
          <w:lang w:val="en"/>
        </w:rPr>
        <w:instrText xml:space="preserve"> ADDIN ZOTERO_ITEM CSL_CITATION {"citationID":"1J6olw8f","properties":{"formattedCitation":"(Ismail &amp; Deane, 2008)","plainCitation":"(Ismail &amp; Deane, 2008)","noteIndex":0},"citationItems":[{"id":67,"uris":["http://zotero.org/users/local/nR4R5TNp/items/Y2PDBJJ3"],"uri":["http://zotero.org/users/local/nR4R5TNp/items/Y2PDBJJ3"],"itemData":{"id":67,"type":"article-journal","title":"The 2007 General Election in Kenya and Its Aftermath: The Role of Local Language Media","container-title":"The International Journal of Press/Politics","page":"319-327","volume":"13","issue":"3","source":"SAGE Journals","abstract":"Political parties in Kenya reached a fragile but potentially historic agreement in March 2008 paving the way for an end to the violence that has wracked the country. The Kenyan government and international observers accused some media organizations, particularly local language radio stations, of fanning the violence. Based on a series of 20 semistructured interviews with senior media figures in Kenya, this article analyzes the role of the media in the lead up to and during the recent crisis.","DOI":"10.1177/1940161208319510","ISSN":"1940-1612","shortTitle":"The 2007 General Election in Kenya and Its Aftermath","journalAbbreviation":"The International Journal of Press/Politics","language":"en","author":[{"family":"Ismail","given":"Jamal Abdi"},{"family":"Deane","given":"James"}],"issued":{"date-parts":[["2008",7,1]]}}}],"schema":"https://github.com/citation-style-language/schema/raw/master/csl-citation.json"} </w:instrText>
      </w:r>
      <w:r w:rsidR="0033503B" w:rsidRPr="00FA41DB">
        <w:rPr>
          <w:lang w:val="en"/>
        </w:rPr>
        <w:fldChar w:fldCharType="separate"/>
      </w:r>
      <w:r w:rsidR="00DB0A16" w:rsidRPr="00DB0A16">
        <w:rPr>
          <w:rFonts w:cs="Times New Roman"/>
        </w:rPr>
        <w:t>(Ismail &amp; Deane, 2008)</w:t>
      </w:r>
      <w:r w:rsidR="0033503B" w:rsidRPr="00FA41DB">
        <w:rPr>
          <w:lang w:val="en"/>
        </w:rPr>
        <w:fldChar w:fldCharType="end"/>
      </w:r>
      <w:r w:rsidRPr="00FA41DB">
        <w:rPr>
          <w:lang w:val="en"/>
        </w:rPr>
        <w:t xml:space="preserve">. </w:t>
      </w:r>
      <w:r w:rsidR="005312A6">
        <w:rPr>
          <w:lang w:val="en"/>
        </w:rPr>
        <w:t xml:space="preserve">This </w:t>
      </w:r>
      <w:r w:rsidRPr="00FA41DB">
        <w:rPr>
          <w:lang w:val="en"/>
        </w:rPr>
        <w:t xml:space="preserve">lead to </w:t>
      </w:r>
      <w:r w:rsidR="005312A6">
        <w:rPr>
          <w:lang w:val="en"/>
        </w:rPr>
        <w:t>a tense atmosphere in the country and</w:t>
      </w:r>
      <w:r w:rsidRPr="00FA41DB">
        <w:rPr>
          <w:lang w:val="en"/>
        </w:rPr>
        <w:t xml:space="preserve"> </w:t>
      </w:r>
      <w:r w:rsidRPr="00FA41DB">
        <w:rPr>
          <w:lang w:val="en"/>
        </w:rPr>
        <w:lastRenderedPageBreak/>
        <w:t xml:space="preserve">resulted </w:t>
      </w:r>
      <w:r w:rsidR="005312A6">
        <w:rPr>
          <w:lang w:val="en"/>
        </w:rPr>
        <w:t xml:space="preserve">in </w:t>
      </w:r>
      <w:r w:rsidR="002D1980">
        <w:rPr>
          <w:lang w:val="en"/>
        </w:rPr>
        <w:t>the post-election violence</w:t>
      </w:r>
      <w:r w:rsidRPr="00FA41DB">
        <w:rPr>
          <w:lang w:val="en"/>
        </w:rPr>
        <w:t>. This left many citizens displaced as Internally Displaced Persons, businesses shut down and the foreign sector suffered a major blow</w:t>
      </w:r>
      <w:r w:rsidR="000B7DE9">
        <w:rPr>
          <w:lang w:val="en"/>
        </w:rPr>
        <w:t xml:space="preserve"> </w:t>
      </w:r>
      <w:r w:rsidR="000B7DE9">
        <w:rPr>
          <w:lang w:val="en"/>
        </w:rPr>
        <w:fldChar w:fldCharType="begin"/>
      </w:r>
      <w:r w:rsidR="000B7DE9">
        <w:rPr>
          <w:lang w:val="en"/>
        </w:rPr>
        <w:instrText xml:space="preserve"> ADDIN ZOTERO_ITEM CSL_CITATION {"citationID":"x5b3KZgr","properties":{"formattedCitation":"(Ismail &amp; Deane, 2008)","plainCitation":"(Ismail &amp; Deane, 2008)","noteIndex":0},"citationItems":[{"id":67,"uris":["http://zotero.org/users/local/nR4R5TNp/items/Y2PDBJJ3"],"uri":["http://zotero.org/users/local/nR4R5TNp/items/Y2PDBJJ3"],"itemData":{"id":67,"type":"article-journal","title":"The 2007 General Election in Kenya and Its Aftermath: The Role of Local Language Media","container-title":"The International Journal of Press/Politics","page":"319-327","volume":"13","issue":"3","source":"SAGE Journals","abstract":"Political parties in Kenya reached a fragile but potentially historic agreement in March 2008 paving the way for an end to the violence that has wracked the country. The Kenyan government and international observers accused some media organizations, particularly local language radio stations, of fanning the violence. Based on a series of 20 semistructured interviews with senior media figures in Kenya, this article analyzes the role of the media in the lead up to and during the recent crisis.","DOI":"10.1177/1940161208319510","ISSN":"1940-1612","shortTitle":"The 2007 General Election in Kenya and Its Aftermath","journalAbbreviation":"The International Journal of Press/Politics","language":"en","author":[{"family":"Ismail","given":"Jamal Abdi"},{"family":"Deane","given":"James"}],"issued":{"date-parts":[["2008",7,1]]}}}],"schema":"https://github.com/citation-style-language/schema/raw/master/csl-citation.json"} </w:instrText>
      </w:r>
      <w:r w:rsidR="000B7DE9">
        <w:rPr>
          <w:lang w:val="en"/>
        </w:rPr>
        <w:fldChar w:fldCharType="separate"/>
      </w:r>
      <w:r w:rsidR="000B7DE9" w:rsidRPr="000B7DE9">
        <w:rPr>
          <w:rFonts w:cs="Times New Roman"/>
        </w:rPr>
        <w:t>(Ismail &amp; Deane, 2008)</w:t>
      </w:r>
      <w:r w:rsidR="000B7DE9">
        <w:rPr>
          <w:lang w:val="en"/>
        </w:rPr>
        <w:fldChar w:fldCharType="end"/>
      </w:r>
      <w:r w:rsidRPr="00FA41DB">
        <w:rPr>
          <w:lang w:val="en"/>
        </w:rPr>
        <w:t>. It is common to hear people saying they will vote</w:t>
      </w:r>
      <w:r w:rsidR="000B7DE9">
        <w:rPr>
          <w:lang w:val="en"/>
        </w:rPr>
        <w:t xml:space="preserve"> for</w:t>
      </w:r>
      <w:r w:rsidRPr="00FA41DB">
        <w:rPr>
          <w:lang w:val="en"/>
        </w:rPr>
        <w:t xml:space="preserve"> a leader who is of the same tribe. This is because after what happened in 2007/08, Kenyans cannot trust anyone who does not speak their language</w:t>
      </w:r>
      <w:r w:rsidR="00EB5CD0">
        <w:rPr>
          <w:lang w:val="en"/>
        </w:rPr>
        <w:t xml:space="preserve"> </w:t>
      </w:r>
      <w:r w:rsidR="00EB5CD0">
        <w:rPr>
          <w:lang w:val="en"/>
        </w:rPr>
        <w:fldChar w:fldCharType="begin"/>
      </w:r>
      <w:r w:rsidR="00EB5CD0">
        <w:rPr>
          <w:lang w:val="en"/>
        </w:rPr>
        <w:instrText xml:space="preserve"> ADDIN ZOTERO_ITEM CSL_CITATION {"citationID":"vw3mYCry","properties":{"formattedCitation":"(Ismail &amp; Deane, 2008)","plainCitation":"(Ismail &amp; Deane, 2008)","noteIndex":0},"citationItems":[{"id":67,"uris":["http://zotero.org/users/local/nR4R5TNp/items/Y2PDBJJ3"],"uri":["http://zotero.org/users/local/nR4R5TNp/items/Y2PDBJJ3"],"itemData":{"id":67,"type":"article-journal","title":"The 2007 General Election in Kenya and Its Aftermath: The Role of Local Language Media","container-title":"The International Journal of Press/Politics","page":"319-327","volume":"13","issue":"3","source":"SAGE Journals","abstract":"Political parties in Kenya reached a fragile but potentially historic agreement in March 2008 paving the way for an end to the violence that has wracked the country. The Kenyan government and international observers accused some media organizations, particularly local language radio stations, of fanning the violence. Based on a series of 20 semistructured interviews with senior media figures in Kenya, this article analyzes the role of the media in the lead up to and during the recent crisis.","DOI":"10.1177/1940161208319510","ISSN":"1940-1612","shortTitle":"The 2007 General Election in Kenya and Its Aftermath","journalAbbreviation":"The International Journal of Press/Politics","language":"en","author":[{"family":"Ismail","given":"Jamal Abdi"},{"family":"Deane","given":"James"}],"issued":{"date-parts":[["2008",7,1]]}}}],"schema":"https://github.com/citation-style-language/schema/raw/master/csl-citation.json"} </w:instrText>
      </w:r>
      <w:r w:rsidR="00EB5CD0">
        <w:rPr>
          <w:lang w:val="en"/>
        </w:rPr>
        <w:fldChar w:fldCharType="separate"/>
      </w:r>
      <w:r w:rsidR="00EB5CD0" w:rsidRPr="00EB5CD0">
        <w:rPr>
          <w:rFonts w:cs="Times New Roman"/>
        </w:rPr>
        <w:t>(Ismail &amp; Deane, 2008)</w:t>
      </w:r>
      <w:r w:rsidR="00EB5CD0">
        <w:rPr>
          <w:lang w:val="en"/>
        </w:rPr>
        <w:fldChar w:fldCharType="end"/>
      </w:r>
      <w:r w:rsidRPr="00FA41DB">
        <w:rPr>
          <w:lang w:val="en"/>
        </w:rPr>
        <w:t>.</w:t>
      </w:r>
      <w:r w:rsidR="00EB5CD0">
        <w:rPr>
          <w:lang w:val="en"/>
        </w:rPr>
        <w:t xml:space="preserve"> Kenyans need a source of political information that is free from bias and propaganda to prevent the events of 2007/08 from re-occurring.</w:t>
      </w:r>
    </w:p>
    <w:p w14:paraId="15886AD5" w14:textId="59550164" w:rsidR="008D7804" w:rsidRPr="00FA41DB" w:rsidRDefault="006C5620" w:rsidP="008D7804">
      <w:pPr>
        <w:rPr>
          <w:lang w:val="en"/>
        </w:rPr>
      </w:pPr>
      <w:r>
        <w:rPr>
          <w:lang w:val="en"/>
        </w:rPr>
        <w:tab/>
        <w:t>After ele</w:t>
      </w:r>
      <w:r w:rsidR="00A501BE">
        <w:rPr>
          <w:lang w:val="en"/>
        </w:rPr>
        <w:t>ctions citizens depend on social media to contact their leaders. Leaders normally</w:t>
      </w:r>
      <w:r w:rsidR="00091579">
        <w:rPr>
          <w:lang w:val="en"/>
        </w:rPr>
        <w:t xml:space="preserve"> have social media accounts where they post information and citizens can react to this information. They also go directly to the leader’s </w:t>
      </w:r>
      <w:r w:rsidR="002D1980">
        <w:rPr>
          <w:lang w:val="en"/>
        </w:rPr>
        <w:t>office,</w:t>
      </w:r>
      <w:r w:rsidR="00091579">
        <w:rPr>
          <w:lang w:val="en"/>
        </w:rPr>
        <w:t xml:space="preserve"> but they may lack an appointment or </w:t>
      </w:r>
      <w:r w:rsidR="002D1980">
        <w:rPr>
          <w:lang w:val="en"/>
        </w:rPr>
        <w:t>must</w:t>
      </w:r>
      <w:r w:rsidR="00091579">
        <w:rPr>
          <w:lang w:val="en"/>
        </w:rPr>
        <w:t xml:space="preserve"> travel very far to meet them, especially those of higher ranks.</w:t>
      </w:r>
      <w:r w:rsidR="00A57D2A">
        <w:rPr>
          <w:lang w:val="en"/>
        </w:rPr>
        <w:t xml:space="preserve"> Most of the information in social media is not free from bias neither is it credible. </w:t>
      </w:r>
      <w:r w:rsidR="008D7804" w:rsidRPr="00FA41DB">
        <w:rPr>
          <w:lang w:val="en"/>
        </w:rPr>
        <w:t xml:space="preserve">Corruption is a norm in </w:t>
      </w:r>
      <w:r w:rsidR="004D0C24">
        <w:rPr>
          <w:lang w:val="en"/>
        </w:rPr>
        <w:t>Kenya</w:t>
      </w:r>
      <w:r w:rsidR="0033503B" w:rsidRPr="00FA41DB">
        <w:rPr>
          <w:lang w:val="en"/>
        </w:rPr>
        <w:t xml:space="preserve"> </w:t>
      </w:r>
      <w:r w:rsidR="0033503B" w:rsidRPr="00FA41DB">
        <w:rPr>
          <w:lang w:val="en"/>
        </w:rPr>
        <w:fldChar w:fldCharType="begin"/>
      </w:r>
      <w:r w:rsidR="00253BC4">
        <w:rPr>
          <w:lang w:val="en"/>
        </w:rPr>
        <w:instrText xml:space="preserve"> ADDIN ZOTERO_ITEM CSL_CITATION {"citationID":"adQHdiCm","properties":{"formattedCitation":"(K. R. Hope, 2017)","plainCitation":"(K. R. Hope, 2017)","noteIndex":0},"citationItems":[{"id":71,"uris":["http://zotero.org/users/local/nR4R5TNp/items/KDVVTLNL"],"uri":["http://zotero.org/users/local/nR4R5TNp/items/KDVVTLNL"],"itemData":{"id":71,"type":"chapter","title":"Corruption in Kenya","container-title":"Corruption and Governance in Africa: Swaziland, Kenya, Nigeria","publisher":"Springer International Publishing","publisher-place":"Cham","page":"61-123","source":"Springer Link","event-place":"Cham","abstract":"Kenya is one of the most predatory states in Africa and has become a brigand economy where corruption pervades all levels of society. Paying bribes to the police and bureaucrats remains routine for ordinary Kenyans. This chapter takes a governance and development perspective to examine the causes and consequences of corruption in Kenya. It identifies the key drivers and synthesizes and analyzes available data, indicators, and other information in that regard. It then provides a brief summary of the more important measures that have been put in place to control the corruption epidemic in Kenya and then offers key lessons and policy recommendations for a more effective control of corruption in the country.","URL":"https://doi.org/10.1007/978-3-319-50191-8_3","ISBN":"978-3-319-50191-8","note":"DOI: 10.1007/978-3-319-50191-8_3","language":"en","author":[{"family":"Hope","given":"Kempe Ronald"}],"editor":[{"family":"Hope","given":"Sr.","suffix":"Kempe Ronald"}],"issued":{"date-parts":[["2017"]]},"accessed":{"date-parts":[["2018",8,29]]}}}],"schema":"https://github.com/citation-style-language/schema/raw/master/csl-citation.json"} </w:instrText>
      </w:r>
      <w:r w:rsidR="0033503B" w:rsidRPr="00FA41DB">
        <w:rPr>
          <w:lang w:val="en"/>
        </w:rPr>
        <w:fldChar w:fldCharType="separate"/>
      </w:r>
      <w:r w:rsidR="00253BC4" w:rsidRPr="00253BC4">
        <w:rPr>
          <w:rFonts w:cs="Times New Roman"/>
        </w:rPr>
        <w:t>(K. R. Hope, 2017)</w:t>
      </w:r>
      <w:r w:rsidR="0033503B" w:rsidRPr="00FA41DB">
        <w:rPr>
          <w:lang w:val="en"/>
        </w:rPr>
        <w:fldChar w:fldCharType="end"/>
      </w:r>
      <w:r w:rsidR="008D7804" w:rsidRPr="00FA41DB">
        <w:rPr>
          <w:lang w:val="en"/>
        </w:rPr>
        <w:t xml:space="preserve">. </w:t>
      </w:r>
      <w:r w:rsidR="00253BC4">
        <w:rPr>
          <w:lang w:val="en"/>
        </w:rPr>
        <w:t>Kenyans voted in a lead</w:t>
      </w:r>
      <w:r w:rsidR="00687173">
        <w:rPr>
          <w:lang w:val="en"/>
        </w:rPr>
        <w:t>er</w:t>
      </w:r>
      <w:r w:rsidR="008D7804" w:rsidRPr="00FA41DB">
        <w:rPr>
          <w:lang w:val="en"/>
        </w:rPr>
        <w:t xml:space="preserve"> who</w:t>
      </w:r>
      <w:r w:rsidR="00687173">
        <w:rPr>
          <w:lang w:val="en"/>
        </w:rPr>
        <w:t>se integrity was questionable</w:t>
      </w:r>
      <w:r w:rsidR="001038C7">
        <w:rPr>
          <w:lang w:val="en"/>
        </w:rPr>
        <w:t xml:space="preserve"> </w:t>
      </w:r>
      <w:r w:rsidR="001038C7">
        <w:rPr>
          <w:lang w:val="en"/>
        </w:rPr>
        <w:fldChar w:fldCharType="begin"/>
      </w:r>
      <w:r w:rsidR="00253BC4">
        <w:rPr>
          <w:lang w:val="en"/>
        </w:rPr>
        <w:instrText xml:space="preserve"> ADDIN ZOTERO_ITEM CSL_CITATION {"citationID":"n9NzuxYF","properties":{"custom":"(Kamau, 2018)","formattedCitation":"(Kamau, 2018)","plainCitation":"(Kamau, 2018)","noteIndex":0},"citationItems":[{"id":63,"uris":["http://zotero.org/users/local/nR4R5TNp/items/YZI23PTK"],"uri":["http://zotero.org/users/local/nR4R5TNp/items/YZI23PTK"],"itemData":{"id":63,"type":"webpage","title":"Governor Waiguru to sue IPSOS for ranking her second most corrupt","container-title":"The Standard","abstract":"She has instructed her lawyers to take up the matter urgently.","URL":"https://www.standardmedia.co.ke/article/2001292970/governor-waiguru-to-sue-ipsos-for-ranking-her-second-most-corrupt","language":"en","author":[{"family":"Kamau","given":"Munene"}],"accessed":{"date-parts":[["2018",8,28]]}}}],"schema":"https://github.com/citation-style-language/schema/raw/master/csl-citation.json"} </w:instrText>
      </w:r>
      <w:r w:rsidR="001038C7">
        <w:rPr>
          <w:lang w:val="en"/>
        </w:rPr>
        <w:fldChar w:fldCharType="separate"/>
      </w:r>
      <w:r w:rsidR="00253BC4" w:rsidRPr="00253BC4">
        <w:rPr>
          <w:rFonts w:cs="Times New Roman"/>
        </w:rPr>
        <w:t>(Kamau, 2018)</w:t>
      </w:r>
      <w:r w:rsidR="001038C7">
        <w:rPr>
          <w:lang w:val="en"/>
        </w:rPr>
        <w:fldChar w:fldCharType="end"/>
      </w:r>
      <w:r w:rsidR="001038C7">
        <w:rPr>
          <w:lang w:val="en"/>
        </w:rPr>
        <w:t>.</w:t>
      </w:r>
      <w:r w:rsidR="008D7804" w:rsidRPr="00FA41DB">
        <w:rPr>
          <w:lang w:val="en"/>
        </w:rPr>
        <w:t xml:space="preserve"> The </w:t>
      </w:r>
      <w:r w:rsidR="00091579">
        <w:rPr>
          <w:lang w:val="en"/>
        </w:rPr>
        <w:t>B</w:t>
      </w:r>
      <w:r w:rsidR="008D7804" w:rsidRPr="00FA41DB">
        <w:rPr>
          <w:lang w:val="en"/>
        </w:rPr>
        <w:t>ible says that God’s people perish due to lack of knowledge. And the lawyers have their motto: Ignorance is no defense</w:t>
      </w:r>
      <w:r w:rsidR="001038C7">
        <w:rPr>
          <w:lang w:val="en"/>
        </w:rPr>
        <w:t>.</w:t>
      </w:r>
      <w:r w:rsidR="008D7804" w:rsidRPr="00FA41DB">
        <w:rPr>
          <w:lang w:val="en"/>
        </w:rPr>
        <w:t xml:space="preserve"> </w:t>
      </w:r>
      <w:r w:rsidR="001038C7">
        <w:rPr>
          <w:lang w:val="en"/>
        </w:rPr>
        <w:t>F</w:t>
      </w:r>
      <w:r w:rsidR="008C1C0B">
        <w:rPr>
          <w:lang w:val="en"/>
        </w:rPr>
        <w:t>r</w:t>
      </w:r>
      <w:r w:rsidR="008D7804" w:rsidRPr="00FA41DB">
        <w:rPr>
          <w:lang w:val="en"/>
        </w:rPr>
        <w:t xml:space="preserve">om that aspect all this would not have happened if the people had information about the leaders to begin with. </w:t>
      </w:r>
    </w:p>
    <w:p w14:paraId="2D77238E" w14:textId="3FA6819A" w:rsidR="008D7804" w:rsidRPr="00FA41DB" w:rsidRDefault="008D7804" w:rsidP="008D7804">
      <w:pPr>
        <w:rPr>
          <w:lang w:val="en"/>
        </w:rPr>
      </w:pPr>
      <w:r w:rsidRPr="00FA41DB">
        <w:rPr>
          <w:lang w:val="en"/>
        </w:rPr>
        <w:tab/>
        <w:t>Information is needed to bring change</w:t>
      </w:r>
      <w:r w:rsidR="004D0C24">
        <w:rPr>
          <w:lang w:val="en"/>
        </w:rPr>
        <w:t xml:space="preserve"> in Kenya</w:t>
      </w:r>
      <w:r w:rsidRPr="00FA41DB">
        <w:rPr>
          <w:lang w:val="en"/>
        </w:rPr>
        <w:t>.</w:t>
      </w:r>
      <w:r w:rsidR="004D0C24">
        <w:rPr>
          <w:lang w:val="en"/>
        </w:rPr>
        <w:t xml:space="preserve"> A technological approach is the best way to solve the problem at hand.</w:t>
      </w:r>
    </w:p>
    <w:p w14:paraId="366999DE" w14:textId="1A726FA5" w:rsidR="00283789" w:rsidRPr="00FA41DB" w:rsidRDefault="00283789" w:rsidP="008D7804"/>
    <w:p w14:paraId="334667E9" w14:textId="1D3DC212" w:rsidR="007C2151" w:rsidRPr="00FA41DB" w:rsidRDefault="007C2151" w:rsidP="00E730F1">
      <w:pPr>
        <w:pStyle w:val="Heading2"/>
      </w:pPr>
      <w:bookmarkStart w:id="7" w:name="_Toc528249146"/>
      <w:r w:rsidRPr="00FA41DB">
        <w:t>1.2 Problem Statement</w:t>
      </w:r>
      <w:bookmarkEnd w:id="7"/>
    </w:p>
    <w:p w14:paraId="5A13650E" w14:textId="156C8140" w:rsidR="00927E8E" w:rsidRPr="00FA41DB" w:rsidRDefault="00927E8E" w:rsidP="001C0EDE">
      <w:pPr>
        <w:ind w:firstLine="720"/>
      </w:pPr>
      <w:r w:rsidRPr="00FA41DB">
        <w:t>Normally, during campaigns politician</w:t>
      </w:r>
      <w:r w:rsidR="008D7804" w:rsidRPr="00FA41DB">
        <w:t>s</w:t>
      </w:r>
      <w:r w:rsidRPr="00FA41DB">
        <w:t xml:space="preserve"> present their manifestos to the citizens </w:t>
      </w:r>
      <w:r w:rsidR="003F2EFC" w:rsidRPr="00FA41DB">
        <w:t>to</w:t>
      </w:r>
      <w:r w:rsidRPr="00FA41DB">
        <w:t xml:space="preserve"> gain more votes on </w:t>
      </w:r>
      <w:r w:rsidR="003F2EFC" w:rsidRPr="00FA41DB">
        <w:t>their</w:t>
      </w:r>
      <w:r w:rsidRPr="00FA41DB">
        <w:t xml:space="preserve"> side.</w:t>
      </w:r>
      <w:r w:rsidR="00E37E69">
        <w:t xml:space="preserve"> The constitution and the manifesto are not used to gauge the efficiency of the leader after his term of office.</w:t>
      </w:r>
    </w:p>
    <w:p w14:paraId="58D6E019" w14:textId="6B5E09A1" w:rsidR="00927E8E" w:rsidRPr="00FA41DB" w:rsidRDefault="00927E8E" w:rsidP="001C0EDE">
      <w:pPr>
        <w:ind w:firstLine="720"/>
      </w:pPr>
      <w:r w:rsidRPr="00FA41DB">
        <w:t>Fo</w:t>
      </w:r>
      <w:r w:rsidR="00B111E3" w:rsidRPr="00FA41DB">
        <w:t>r low level positions like MCA, most of the time citizens have no idea</w:t>
      </w:r>
      <w:r w:rsidRPr="00FA41DB">
        <w:t xml:space="preserve"> </w:t>
      </w:r>
      <w:r w:rsidR="00B111E3" w:rsidRPr="00FA41DB">
        <w:t>who the person is, what he does or what he stands for. This is quite a critical issue because what happens during elections is that the citizens choose a leader who is in their</w:t>
      </w:r>
      <w:r w:rsidR="001C0EDE">
        <w:t xml:space="preserve"> favourite</w:t>
      </w:r>
      <w:r w:rsidR="00B111E3" w:rsidRPr="00FA41DB">
        <w:t xml:space="preserve"> political party hence they choose a person they don’t know and </w:t>
      </w:r>
      <w:r w:rsidR="008D7804" w:rsidRPr="00FA41DB">
        <w:t>thus there is</w:t>
      </w:r>
      <w:r w:rsidR="00B111E3" w:rsidRPr="00FA41DB">
        <w:t xml:space="preserve"> a high </w:t>
      </w:r>
      <w:r w:rsidR="001C0EDE">
        <w:t>likelihood</w:t>
      </w:r>
      <w:r w:rsidR="00B111E3" w:rsidRPr="00FA41DB">
        <w:t xml:space="preserve"> that the politician will sit on his job.</w:t>
      </w:r>
    </w:p>
    <w:p w14:paraId="1231A3DB" w14:textId="554BBD46" w:rsidR="00B111E3" w:rsidRPr="00FA41DB" w:rsidRDefault="00C06947" w:rsidP="001C0EDE">
      <w:pPr>
        <w:ind w:firstLine="720"/>
      </w:pPr>
      <w:r w:rsidRPr="00FA41DB">
        <w:t xml:space="preserve">After elections </w:t>
      </w:r>
      <w:proofErr w:type="gramStart"/>
      <w:r w:rsidRPr="00FA41DB">
        <w:t>once</w:t>
      </w:r>
      <w:proofErr w:type="gramEnd"/>
      <w:r w:rsidRPr="00FA41DB">
        <w:t xml:space="preserve"> the leader has been chosen, usually the politician sets up an office where the citizens can reach to him and inform him of any problems. At times the location is too far for the citizens to access and since some do</w:t>
      </w:r>
      <w:r w:rsidR="00CC7618">
        <w:t xml:space="preserve"> no</w:t>
      </w:r>
      <w:r w:rsidRPr="00FA41DB">
        <w:t>t have adequate means to communicate with the politician it becomes hard to contact the politician.</w:t>
      </w:r>
    </w:p>
    <w:p w14:paraId="48783F7D" w14:textId="127DCB81" w:rsidR="005B7CDE" w:rsidRPr="00FA41DB" w:rsidRDefault="00C06947" w:rsidP="001C0EDE">
      <w:pPr>
        <w:ind w:firstLine="720"/>
      </w:pPr>
      <w:r w:rsidRPr="00FA41DB">
        <w:t xml:space="preserve">Citizens often </w:t>
      </w:r>
      <w:r w:rsidR="009B658E" w:rsidRPr="00FA41DB">
        <w:t xml:space="preserve">follow euphoria in voting instead of analysing achievements of the campaigner in their area. This is an issue that brings about biasness for example, especially in </w:t>
      </w:r>
      <w:r w:rsidR="009B658E" w:rsidRPr="00FA41DB">
        <w:lastRenderedPageBreak/>
        <w:t xml:space="preserve">the rural areas the citizens choose a person who belongs to </w:t>
      </w:r>
      <w:r w:rsidR="005B7CDE" w:rsidRPr="00FA41DB">
        <w:t>their tribe even if he is not the qualified person for the position.</w:t>
      </w:r>
      <w:r w:rsidR="003F2F90" w:rsidRPr="00FA41DB">
        <w:t xml:space="preserve"> Citizens need to be made aware of the qualification status of their leaders.</w:t>
      </w:r>
    </w:p>
    <w:p w14:paraId="3B51F3E8" w14:textId="56A08277" w:rsidR="00E37E69" w:rsidRPr="00FA41DB" w:rsidRDefault="009B658E" w:rsidP="00E37E69">
      <w:pPr>
        <w:ind w:firstLine="720"/>
      </w:pPr>
      <w:r w:rsidRPr="00FA41DB">
        <w:t>Citizens do</w:t>
      </w:r>
      <w:r w:rsidR="00796345">
        <w:t xml:space="preserve"> not </w:t>
      </w:r>
      <w:r w:rsidRPr="00FA41DB">
        <w:t>get to know what to know what their politicians have done in their terms of office.</w:t>
      </w:r>
      <w:r w:rsidR="005B7CDE" w:rsidRPr="00FA41DB">
        <w:t xml:space="preserve"> T</w:t>
      </w:r>
      <w:r w:rsidR="005D5CB9" w:rsidRPr="00FA41DB">
        <w:t>his</w:t>
      </w:r>
      <w:r w:rsidR="005B7CDE" w:rsidRPr="00FA41DB">
        <w:t xml:space="preserve"> brings</w:t>
      </w:r>
      <w:r w:rsidR="005D5CB9" w:rsidRPr="00FA41DB">
        <w:t xml:space="preserve"> about confusion during re-election since some don’t know what the politician has done for his people. It may lead to </w:t>
      </w:r>
      <w:r w:rsidR="00F65052" w:rsidRPr="00FA41DB">
        <w:t>the election of a lazy leader and ruling out of a good potential leader.</w:t>
      </w:r>
    </w:p>
    <w:p w14:paraId="132970C9" w14:textId="77777777" w:rsidR="00B111E3" w:rsidRPr="00FA41DB" w:rsidRDefault="00B111E3" w:rsidP="00927E8E">
      <w:pPr>
        <w:rPr>
          <w:color w:val="2F5496" w:themeColor="accent1" w:themeShade="BF"/>
        </w:rPr>
      </w:pPr>
    </w:p>
    <w:p w14:paraId="04AB5808" w14:textId="654AFAEA" w:rsidR="007C2151" w:rsidRPr="00FA41DB" w:rsidRDefault="007C2151" w:rsidP="00E730F1">
      <w:pPr>
        <w:pStyle w:val="Heading2"/>
      </w:pPr>
      <w:bookmarkStart w:id="8" w:name="_Toc528249147"/>
      <w:r w:rsidRPr="00FA41DB">
        <w:t>1.3 Aim</w:t>
      </w:r>
      <w:bookmarkEnd w:id="8"/>
    </w:p>
    <w:p w14:paraId="7902EFD0" w14:textId="2B3187AB" w:rsidR="00F65052" w:rsidRPr="00FA41DB" w:rsidRDefault="00F65052" w:rsidP="009D3106">
      <w:pPr>
        <w:ind w:firstLine="720"/>
      </w:pPr>
      <w:r w:rsidRPr="00FA41DB">
        <w:t>To develop an application that assists the citizens to know their politician</w:t>
      </w:r>
      <w:r w:rsidR="003F2F90" w:rsidRPr="00FA41DB">
        <w:t xml:space="preserve"> fully and</w:t>
      </w:r>
      <w:r w:rsidRPr="00FA41DB">
        <w:t xml:space="preserve"> his efficiency in bringing change to the country.</w:t>
      </w:r>
    </w:p>
    <w:p w14:paraId="31A924A0" w14:textId="78DD8D72" w:rsidR="007C2151" w:rsidRPr="00FA41DB" w:rsidRDefault="007C2151" w:rsidP="00E730F1">
      <w:pPr>
        <w:pStyle w:val="Heading3"/>
      </w:pPr>
      <w:bookmarkStart w:id="9" w:name="_Toc528249148"/>
      <w:r w:rsidRPr="00FA41DB">
        <w:t>1.3.1 Specific Objectives</w:t>
      </w:r>
      <w:bookmarkEnd w:id="9"/>
    </w:p>
    <w:p w14:paraId="568C4587" w14:textId="76AF618E" w:rsidR="007C0385" w:rsidRPr="007C0385" w:rsidRDefault="007C0385" w:rsidP="007C0385">
      <w:pPr>
        <w:numPr>
          <w:ilvl w:val="0"/>
          <w:numId w:val="4"/>
        </w:numPr>
      </w:pPr>
      <w:r w:rsidRPr="007C0385">
        <w:t xml:space="preserve">To investigate challenges the challenges face by citizens during the </w:t>
      </w:r>
      <w:r w:rsidR="003B1D26">
        <w:t>election p</w:t>
      </w:r>
      <w:r w:rsidRPr="007C0385">
        <w:t>rocess.</w:t>
      </w:r>
    </w:p>
    <w:p w14:paraId="5E5441D4" w14:textId="72EF5000" w:rsidR="007C0385" w:rsidRPr="007C0385" w:rsidRDefault="007C0385" w:rsidP="007C0385">
      <w:pPr>
        <w:numPr>
          <w:ilvl w:val="0"/>
          <w:numId w:val="4"/>
        </w:numPr>
      </w:pPr>
      <w:r w:rsidRPr="007C0385">
        <w:t>To review existing solutions</w:t>
      </w:r>
      <w:r w:rsidR="00B847DF">
        <w:t xml:space="preserve"> that will enable citizens of a country to know about their politicians and post their opinions about the leaders.</w:t>
      </w:r>
    </w:p>
    <w:p w14:paraId="27E219E1" w14:textId="771D1F8D" w:rsidR="00F65052" w:rsidRPr="00FA41DB" w:rsidRDefault="007C0385" w:rsidP="00F65052">
      <w:pPr>
        <w:numPr>
          <w:ilvl w:val="0"/>
          <w:numId w:val="4"/>
        </w:numPr>
      </w:pPr>
      <w:r w:rsidRPr="007C0385">
        <w:t>To design, develop and test an application that assists the citizens to know their politician and his efficiency in bringing change to the country.</w:t>
      </w:r>
    </w:p>
    <w:p w14:paraId="7ED8A9E6" w14:textId="00EFBA77" w:rsidR="007C2151" w:rsidRPr="00FA41DB" w:rsidRDefault="007C2151" w:rsidP="00E730F1">
      <w:pPr>
        <w:pStyle w:val="Heading3"/>
      </w:pPr>
      <w:bookmarkStart w:id="10" w:name="_Toc528249149"/>
      <w:r w:rsidRPr="00FA41DB">
        <w:t>1.3.2 Research Questions</w:t>
      </w:r>
      <w:bookmarkEnd w:id="10"/>
    </w:p>
    <w:p w14:paraId="5A25B27A" w14:textId="77777777" w:rsidR="007C0385" w:rsidRPr="00FA41DB" w:rsidRDefault="007C0385" w:rsidP="007C0385">
      <w:pPr>
        <w:pStyle w:val="ListParagraph"/>
        <w:numPr>
          <w:ilvl w:val="0"/>
          <w:numId w:val="5"/>
        </w:numPr>
      </w:pPr>
      <w:r w:rsidRPr="00FA41DB">
        <w:t>Wh</w:t>
      </w:r>
      <w:r>
        <w:t>at are the challenges faced by citizens during the political process?</w:t>
      </w:r>
    </w:p>
    <w:p w14:paraId="0117740D" w14:textId="762072CD" w:rsidR="007C0385" w:rsidRPr="00FA41DB" w:rsidRDefault="007C0385" w:rsidP="00B847DF">
      <w:pPr>
        <w:pStyle w:val="ListParagraph"/>
        <w:numPr>
          <w:ilvl w:val="0"/>
          <w:numId w:val="5"/>
        </w:numPr>
      </w:pPr>
      <w:r w:rsidRPr="00FA41DB">
        <w:t xml:space="preserve">What </w:t>
      </w:r>
      <w:r>
        <w:t>are the existing solutions?</w:t>
      </w:r>
    </w:p>
    <w:p w14:paraId="7E75492C" w14:textId="0D59A9A2" w:rsidR="006A7091" w:rsidRPr="00FA41DB" w:rsidRDefault="007C0385" w:rsidP="006A7091">
      <w:pPr>
        <w:pStyle w:val="ListParagraph"/>
        <w:numPr>
          <w:ilvl w:val="0"/>
          <w:numId w:val="5"/>
        </w:numPr>
      </w:pPr>
      <w:r w:rsidRPr="00FA41DB">
        <w:t>How is a political application designed, developed and tested to assist citizens know their politician?</w:t>
      </w:r>
    </w:p>
    <w:p w14:paraId="73B9EDE9" w14:textId="0888D3B4" w:rsidR="007C2151" w:rsidRPr="00FA41DB" w:rsidRDefault="007C2151" w:rsidP="00E730F1">
      <w:pPr>
        <w:pStyle w:val="Heading2"/>
      </w:pPr>
      <w:bookmarkStart w:id="11" w:name="_Toc528249150"/>
      <w:r w:rsidRPr="00FA41DB">
        <w:t>1.4 Justification</w:t>
      </w:r>
      <w:bookmarkEnd w:id="11"/>
    </w:p>
    <w:p w14:paraId="279FBAC8" w14:textId="0F1AE7C4" w:rsidR="004664BA" w:rsidRPr="00FA41DB" w:rsidRDefault="00FC6E7D" w:rsidP="00FC6E7D">
      <w:r>
        <w:t xml:space="preserve">    T</w:t>
      </w:r>
      <w:r w:rsidR="004664BA" w:rsidRPr="00FA41DB">
        <w:t xml:space="preserve">he system bridges the gap between the citizen and the politician and enables citizens to see an evaluation of their politician on an unbiased platform. This will enable the citizen to make an informed decision come the following elections about who to vote for. It will also enable the citizen to know their politician better and get contact information </w:t>
      </w:r>
      <w:r w:rsidR="00C67A9D" w:rsidRPr="00FA41DB">
        <w:t>to</w:t>
      </w:r>
      <w:r w:rsidR="004664BA" w:rsidRPr="00FA41DB">
        <w:t xml:space="preserve"> contact them in case of anything.</w:t>
      </w:r>
      <w:r w:rsidR="007C0385">
        <w:t xml:space="preserve"> Finally, it is important for the citizen to be able to participate in the political process by posting comments about their leaders so that they may know what to do.</w:t>
      </w:r>
    </w:p>
    <w:p w14:paraId="54E05952" w14:textId="042E5B10" w:rsidR="007C2151" w:rsidRPr="00FA41DB" w:rsidRDefault="007C2151" w:rsidP="00E730F1">
      <w:pPr>
        <w:pStyle w:val="Heading2"/>
      </w:pPr>
      <w:r w:rsidRPr="00FA41DB">
        <w:lastRenderedPageBreak/>
        <w:t xml:space="preserve"> </w:t>
      </w:r>
      <w:bookmarkStart w:id="12" w:name="_Toc528249151"/>
      <w:r w:rsidRPr="00FA41DB">
        <w:t>1.5 Scope and Limitation</w:t>
      </w:r>
      <w:bookmarkEnd w:id="12"/>
    </w:p>
    <w:p w14:paraId="4012FD80" w14:textId="56E42650" w:rsidR="00C67A9D" w:rsidRPr="00FA41DB" w:rsidRDefault="00C67A9D" w:rsidP="007C0385">
      <w:pPr>
        <w:ind w:firstLine="720"/>
      </w:pPr>
      <w:r w:rsidRPr="00FA41DB">
        <w:t>Kenya is divided into 47 counties, leaders are allocated according to this system, but this system will cover only 10 counties and with the respective leaders.</w:t>
      </w:r>
      <w:r w:rsidR="007C0385">
        <w:t xml:space="preserve"> These are </w:t>
      </w:r>
      <w:r w:rsidR="007C0385" w:rsidRPr="007C0385">
        <w:t xml:space="preserve">Kiambu, Nairobi, Machakos, Meru, Mombasa, Nyeri, Homa Bay, Kirinyaga, Kisii, Murang’a. </w:t>
      </w:r>
      <w:r w:rsidRPr="00FA41DB">
        <w:t>This is because of time constraints thus it will be hard to get information about leaders from all counties. The scope will also involve only electoral seats of the government</w:t>
      </w:r>
      <w:r w:rsidR="007C0385">
        <w:t>: Member of parliament (MP), Governor, Women Representatives, Senator, Members of county assembly (MCA).</w:t>
      </w:r>
    </w:p>
    <w:p w14:paraId="3FB4CBD4" w14:textId="56CFCC35" w:rsidR="00C67A9D" w:rsidRPr="00FA41DB" w:rsidRDefault="007C0385" w:rsidP="00FE7261">
      <w:pPr>
        <w:ind w:firstLine="720"/>
      </w:pPr>
      <w:r>
        <w:t xml:space="preserve">Limitations: </w:t>
      </w:r>
      <w:r w:rsidR="00C67A9D" w:rsidRPr="00FA41DB">
        <w:t>The leaders may give false information</w:t>
      </w:r>
      <w:r w:rsidR="00FE0621" w:rsidRPr="00FA41DB">
        <w:t xml:space="preserve"> about their personal or educational background</w:t>
      </w:r>
      <w:r w:rsidR="00C67A9D" w:rsidRPr="00FA41DB">
        <w:t>.</w:t>
      </w:r>
      <w:r w:rsidR="00567566" w:rsidRPr="00FA41DB">
        <w:t xml:space="preserve"> </w:t>
      </w:r>
      <w:r w:rsidR="00C67A9D" w:rsidRPr="00FA41DB">
        <w:t>The leaders may decide to be discrete about their information</w:t>
      </w:r>
      <w:r w:rsidR="00FE0621" w:rsidRPr="00FA41DB">
        <w:t>.</w:t>
      </w:r>
      <w:r w:rsidR="00567566" w:rsidRPr="00FA41DB">
        <w:t xml:space="preserve"> </w:t>
      </w:r>
      <w:r w:rsidR="00C67A9D" w:rsidRPr="00FA41DB">
        <w:t>To cover all the 47 counties requires a lot of attention and time may be a limiting factor.</w:t>
      </w:r>
      <w:r w:rsidR="00567566" w:rsidRPr="00FA41DB">
        <w:t xml:space="preserve"> </w:t>
      </w:r>
      <w:r w:rsidR="00C67A9D" w:rsidRPr="00FA41DB">
        <w:t>The platform is admin dependent, so the integrity of the administrators must be unquestionable which is hard to establish.</w:t>
      </w:r>
      <w:r w:rsidR="00567566" w:rsidRPr="00FA41DB">
        <w:t xml:space="preserve"> </w:t>
      </w:r>
      <w:r>
        <w:t>P</w:t>
      </w:r>
      <w:r w:rsidR="00C67A9D" w:rsidRPr="00FA41DB">
        <w:t>oliticians may fail to create accounts on the website which will lead to an inefficient website</w:t>
      </w:r>
      <w:r w:rsidR="00FE0621" w:rsidRPr="00FA41DB">
        <w:t xml:space="preserve">. Citizens may also fail to create accounts which will reduce the user base thus leading to an inefficient system. </w:t>
      </w:r>
      <w:r>
        <w:t>The system also needs internet to be access.</w:t>
      </w:r>
    </w:p>
    <w:p w14:paraId="0FC7D688" w14:textId="63A2A683" w:rsidR="007C2151" w:rsidRPr="00FA41DB" w:rsidRDefault="007C2151">
      <w:pPr>
        <w:spacing w:before="0" w:after="160" w:line="259" w:lineRule="auto"/>
      </w:pPr>
      <w:r w:rsidRPr="00FA41DB">
        <w:br w:type="page"/>
      </w:r>
    </w:p>
    <w:p w14:paraId="71DACB86" w14:textId="67B449E1" w:rsidR="007C2151" w:rsidRPr="00FA41DB" w:rsidRDefault="007C2151" w:rsidP="00695E6E">
      <w:pPr>
        <w:pStyle w:val="Heading1"/>
      </w:pPr>
      <w:bookmarkStart w:id="13" w:name="_Toc528249152"/>
      <w:r w:rsidRPr="00FA41DB">
        <w:lastRenderedPageBreak/>
        <w:t>Chapter 2: Literature Review</w:t>
      </w:r>
      <w:bookmarkEnd w:id="13"/>
    </w:p>
    <w:p w14:paraId="107CE049" w14:textId="016830E9" w:rsidR="003119BB" w:rsidRPr="00FA41DB" w:rsidRDefault="007C2151" w:rsidP="00E730F1">
      <w:pPr>
        <w:pStyle w:val="Heading2"/>
      </w:pPr>
      <w:bookmarkStart w:id="14" w:name="_Toc528249153"/>
      <w:r w:rsidRPr="00FA41DB">
        <w:t>2.1 Introduction</w:t>
      </w:r>
      <w:bookmarkEnd w:id="14"/>
    </w:p>
    <w:p w14:paraId="3041076E" w14:textId="5E0A7101" w:rsidR="00FE0621" w:rsidRPr="00FA41DB" w:rsidRDefault="00FE0621" w:rsidP="00FE7261">
      <w:pPr>
        <w:ind w:firstLine="720"/>
      </w:pPr>
      <w:r w:rsidRPr="00FA41DB">
        <w:t xml:space="preserve">This chapter discusses the challenges encountered by the citizens during and after elections. It also shows the existing platforms and websites </w:t>
      </w:r>
      <w:r w:rsidR="00AF679A" w:rsidRPr="00FA41DB">
        <w:t>like</w:t>
      </w:r>
      <w:r w:rsidRPr="00FA41DB">
        <w:t xml:space="preserve"> ours and </w:t>
      </w:r>
      <w:r w:rsidR="00AF679A" w:rsidRPr="00FA41DB">
        <w:t xml:space="preserve">an evaluation of those platforms. </w:t>
      </w:r>
      <w:r w:rsidRPr="00FA41DB">
        <w:t>This chapter finally highlights the gaps in the existing systems.</w:t>
      </w:r>
    </w:p>
    <w:p w14:paraId="7968DA3C" w14:textId="152901AF" w:rsidR="007C2151" w:rsidRPr="00FA41DB" w:rsidRDefault="007C2151" w:rsidP="00E730F1">
      <w:pPr>
        <w:pStyle w:val="Heading2"/>
      </w:pPr>
      <w:bookmarkStart w:id="15" w:name="_Toc528249154"/>
      <w:r w:rsidRPr="00FA41DB">
        <w:t>2.2 Challenges Facing Kenyan Citizens in the Political Process</w:t>
      </w:r>
      <w:bookmarkEnd w:id="15"/>
    </w:p>
    <w:p w14:paraId="2F6522F4" w14:textId="1EE5CF87" w:rsidR="00AF679A" w:rsidRPr="00FA41DB" w:rsidRDefault="00AF679A" w:rsidP="00FE7261">
      <w:pPr>
        <w:ind w:firstLine="720"/>
      </w:pPr>
      <w:r w:rsidRPr="00FA41DB">
        <w:t>During elections, the citizens do</w:t>
      </w:r>
      <w:r w:rsidR="00C123AC">
        <w:t xml:space="preserve"> no</w:t>
      </w:r>
      <w:r w:rsidRPr="00FA41DB">
        <w:t xml:space="preserve">t </w:t>
      </w:r>
      <w:r w:rsidR="00567566" w:rsidRPr="00FA41DB">
        <w:t xml:space="preserve">have </w:t>
      </w:r>
      <w:r w:rsidRPr="00FA41DB">
        <w:t xml:space="preserve">enough information about </w:t>
      </w:r>
      <w:proofErr w:type="gramStart"/>
      <w:r w:rsidRPr="00FA41DB">
        <w:t>particular candidates</w:t>
      </w:r>
      <w:proofErr w:type="gramEnd"/>
      <w:r w:rsidRPr="00FA41DB">
        <w:t xml:space="preserve"> rendering confusion and election of corrupt leaders.</w:t>
      </w:r>
      <w:r w:rsidR="00567566" w:rsidRPr="00FA41DB">
        <w:t xml:space="preserve"> </w:t>
      </w:r>
      <w:r w:rsidRPr="00FA41DB">
        <w:t>The elected politicians don’t do their respect</w:t>
      </w:r>
      <w:r w:rsidR="00567566" w:rsidRPr="00FA41DB">
        <w:t>ive</w:t>
      </w:r>
      <w:r w:rsidRPr="00FA41DB">
        <w:t xml:space="preserve"> jobs.</w:t>
      </w:r>
      <w:r w:rsidR="00567566" w:rsidRPr="00FA41DB">
        <w:t xml:space="preserve"> </w:t>
      </w:r>
      <w:r w:rsidRPr="00FA41DB">
        <w:t>The elected politicians lie about what they have done for citizens.</w:t>
      </w:r>
      <w:r w:rsidR="00567566" w:rsidRPr="00FA41DB">
        <w:t xml:space="preserve"> </w:t>
      </w:r>
      <w:r w:rsidRPr="00FA41DB">
        <w:t>The citizens cannot easily contact their leaders in case of a problem.</w:t>
      </w:r>
      <w:r w:rsidR="00567566" w:rsidRPr="00FA41DB">
        <w:t xml:space="preserve"> </w:t>
      </w:r>
      <w:r w:rsidRPr="00FA41DB">
        <w:t>The elected politicians do not follow their manifesto when working for the citizens.</w:t>
      </w:r>
      <w:r w:rsidR="00567566" w:rsidRPr="00FA41DB">
        <w:t xml:space="preserve"> New and upcoming leaders have no platform</w:t>
      </w:r>
      <w:r w:rsidR="00DE5293">
        <w:t xml:space="preserve"> to forecast their ideas to the public.</w:t>
      </w:r>
    </w:p>
    <w:p w14:paraId="7C0A1EF8" w14:textId="0F733AE0" w:rsidR="007C2151" w:rsidRPr="00FA41DB" w:rsidRDefault="007C2151" w:rsidP="00E730F1">
      <w:pPr>
        <w:pStyle w:val="Heading2"/>
      </w:pPr>
      <w:bookmarkStart w:id="16" w:name="_Toc528249155"/>
      <w:r w:rsidRPr="00FA41DB">
        <w:t xml:space="preserve">2.3 Existing </w:t>
      </w:r>
      <w:r w:rsidR="00567566" w:rsidRPr="00FA41DB">
        <w:t>platforms for</w:t>
      </w:r>
      <w:r w:rsidRPr="00FA41DB">
        <w:t xml:space="preserve"> evaluating politicians</w:t>
      </w:r>
      <w:bookmarkEnd w:id="16"/>
    </w:p>
    <w:p w14:paraId="4BEEE7F7" w14:textId="22BC2588" w:rsidR="00AF679A" w:rsidRPr="00FA41DB" w:rsidRDefault="00AF679A" w:rsidP="00AF679A">
      <w:r w:rsidRPr="00FA41DB">
        <w:t xml:space="preserve">There are 3 websites </w:t>
      </w:r>
      <w:proofErr w:type="gramStart"/>
      <w:r w:rsidRPr="00FA41DB">
        <w:t>similar to</w:t>
      </w:r>
      <w:proofErr w:type="gramEnd"/>
      <w:r w:rsidRPr="00FA41DB">
        <w:t xml:space="preserve"> ours and we evaluated them as follow</w:t>
      </w:r>
      <w:r w:rsidR="00567566" w:rsidRPr="00FA41DB">
        <w:t>s</w:t>
      </w:r>
      <w:r w:rsidRPr="00FA41DB">
        <w:t>:</w:t>
      </w:r>
    </w:p>
    <w:p w14:paraId="1FFCDEDB" w14:textId="48429453" w:rsidR="00AF679A" w:rsidRDefault="00AF679A" w:rsidP="00E730F1">
      <w:pPr>
        <w:pStyle w:val="Heading3"/>
      </w:pPr>
      <w:bookmarkStart w:id="17" w:name="_Toc528249156"/>
      <w:r w:rsidRPr="00FA41DB">
        <w:t>2.3.1 I-Citizen</w:t>
      </w:r>
      <w:bookmarkEnd w:id="17"/>
    </w:p>
    <w:p w14:paraId="3E67C70A" w14:textId="68CFE25A" w:rsidR="00FE7261" w:rsidRDefault="007C0385" w:rsidP="00E756CD">
      <w:pPr>
        <w:ind w:firstLine="720"/>
        <w:rPr>
          <w:color w:val="0D0D0D" w:themeColor="text1" w:themeTint="F2"/>
          <w:shd w:val="clear" w:color="auto" w:fill="FFFFFF"/>
        </w:rPr>
      </w:pPr>
      <w:r w:rsidRPr="007C0385">
        <w:rPr>
          <w:color w:val="0D0D0D" w:themeColor="text1" w:themeTint="F2"/>
        </w:rPr>
        <w:t>I-citizen is a</w:t>
      </w:r>
      <w:r>
        <w:rPr>
          <w:color w:val="0D0D0D" w:themeColor="text1" w:themeTint="F2"/>
        </w:rPr>
        <w:t xml:space="preserve"> web</w:t>
      </w:r>
      <w:r w:rsidR="00FE7261" w:rsidRPr="00130EDC">
        <w:rPr>
          <w:color w:val="0D0D0D" w:themeColor="text1" w:themeTint="F2"/>
        </w:rPr>
        <w:t xml:space="preserve"> application</w:t>
      </w:r>
      <w:r w:rsidR="00427F10">
        <w:rPr>
          <w:color w:val="0D0D0D" w:themeColor="text1" w:themeTint="F2"/>
        </w:rPr>
        <w:t xml:space="preserve"> that enables</w:t>
      </w:r>
      <w:r w:rsidR="00FE7261" w:rsidRPr="00130EDC">
        <w:rPr>
          <w:color w:val="0D0D0D" w:themeColor="text1" w:themeTint="F2"/>
        </w:rPr>
        <w:t xml:space="preserve"> users </w:t>
      </w:r>
      <w:r w:rsidR="00427F10">
        <w:rPr>
          <w:color w:val="0D0D0D" w:themeColor="text1" w:themeTint="F2"/>
        </w:rPr>
        <w:t>to</w:t>
      </w:r>
      <w:r w:rsidR="00FE7261" w:rsidRPr="00130EDC">
        <w:rPr>
          <w:color w:val="0D0D0D" w:themeColor="text1" w:themeTint="F2"/>
        </w:rPr>
        <w:t xml:space="preserve"> vote in polls on trending issues. Elected officials can gauge public opinion to</w:t>
      </w:r>
      <w:r w:rsidR="00FE7261">
        <w:rPr>
          <w:color w:val="0D0D0D" w:themeColor="text1" w:themeTint="F2"/>
        </w:rPr>
        <w:t xml:space="preserve"> make</w:t>
      </w:r>
      <w:r w:rsidR="00FE7261" w:rsidRPr="00130EDC">
        <w:rPr>
          <w:color w:val="0D0D0D" w:themeColor="text1" w:themeTint="F2"/>
        </w:rPr>
        <w:t> inform</w:t>
      </w:r>
      <w:r w:rsidR="00FE7261">
        <w:rPr>
          <w:color w:val="0D0D0D" w:themeColor="text1" w:themeTint="F2"/>
        </w:rPr>
        <w:t>ed</w:t>
      </w:r>
      <w:r w:rsidR="00FE7261" w:rsidRPr="00130EDC">
        <w:rPr>
          <w:color w:val="0D0D0D" w:themeColor="text1" w:themeTint="F2"/>
        </w:rPr>
        <w:t xml:space="preserve"> decisions.</w:t>
      </w:r>
      <w:r w:rsidR="00FE7261" w:rsidRPr="00130EDC">
        <w:rPr>
          <w:color w:val="0D0D0D" w:themeColor="text1" w:themeTint="F2"/>
          <w:shd w:val="clear" w:color="auto" w:fill="FFFFFF"/>
        </w:rPr>
        <w:t xml:space="preserve"> Leaders can test new ideas to a targeted audience.</w:t>
      </w:r>
      <w:r w:rsidR="00FE7261">
        <w:rPr>
          <w:color w:val="0D0D0D" w:themeColor="text1" w:themeTint="F2"/>
          <w:shd w:val="clear" w:color="auto" w:fill="FFFFFF"/>
        </w:rPr>
        <w:t xml:space="preserve"> </w:t>
      </w:r>
      <w:r w:rsidR="00FE7261" w:rsidRPr="00130EDC">
        <w:rPr>
          <w:color w:val="0D0D0D" w:themeColor="text1" w:themeTint="F2"/>
          <w:shd w:val="clear" w:color="auto" w:fill="FFFFFF"/>
        </w:rPr>
        <w:t>It is source for local, state and national news. Track trending polls and issues in your community</w:t>
      </w:r>
      <w:r w:rsidR="00427F10">
        <w:rPr>
          <w:color w:val="0D0D0D" w:themeColor="text1" w:themeTint="F2"/>
          <w:shd w:val="clear" w:color="auto" w:fill="FFFFFF"/>
        </w:rPr>
        <w:t xml:space="preserve"> </w:t>
      </w:r>
      <w:r w:rsidR="00427F10">
        <w:rPr>
          <w:color w:val="0D0D0D" w:themeColor="text1" w:themeTint="F2"/>
          <w:shd w:val="clear" w:color="auto" w:fill="FFFFFF"/>
        </w:rPr>
        <w:fldChar w:fldCharType="begin"/>
      </w:r>
      <w:r w:rsidR="00427F10">
        <w:rPr>
          <w:color w:val="0D0D0D" w:themeColor="text1" w:themeTint="F2"/>
          <w:shd w:val="clear" w:color="auto" w:fill="FFFFFF"/>
        </w:rPr>
        <w:instrText xml:space="preserve"> ADDIN ZOTERO_ITEM CSL_CITATION {"citationID":"nW5IIUes","properties":{"formattedCitation":"(\\uc0\\u8220{}Polling and Data Analytics,\\uc0\\u8221{} 2016)","plainCitation":"(“Polling and Data Analytics,” 2016)","noteIndex":0},"citationItems":[{"id":73,"uris":["http://zotero.org/users/local/nR4R5TNp/items/43S5HVQJ"],"uri":["http://zotero.org/users/local/nR4R5TNp/items/43S5HVQJ"],"itemData":{"id":73,"type":"post-weblog","title":"Polling and Data Analytics","container-title":"icitizen","abstract":"icitizen is a polling tool that connects people to their elected officials and organizations to inform decisions that affect their community. Sign up today!","URL":"https://icitizen.com/how-it-works/","language":"en-US","issued":{"date-parts":[["2016",8,1]]},"accessed":{"date-parts":[["2018",8,31]]}}}],"schema":"https://github.com/citation-style-language/schema/raw/master/csl-citation.json"} </w:instrText>
      </w:r>
      <w:r w:rsidR="00427F10">
        <w:rPr>
          <w:color w:val="0D0D0D" w:themeColor="text1" w:themeTint="F2"/>
          <w:shd w:val="clear" w:color="auto" w:fill="FFFFFF"/>
        </w:rPr>
        <w:fldChar w:fldCharType="separate"/>
      </w:r>
      <w:r w:rsidR="00427F10" w:rsidRPr="00427F10">
        <w:rPr>
          <w:rFonts w:cs="Times New Roman"/>
          <w:szCs w:val="24"/>
        </w:rPr>
        <w:t>(“Polling and Data Analytics,” 2016)</w:t>
      </w:r>
      <w:r w:rsidR="00427F10">
        <w:rPr>
          <w:color w:val="0D0D0D" w:themeColor="text1" w:themeTint="F2"/>
          <w:shd w:val="clear" w:color="auto" w:fill="FFFFFF"/>
        </w:rPr>
        <w:fldChar w:fldCharType="end"/>
      </w:r>
      <w:r w:rsidR="00FE7261" w:rsidRPr="00130EDC">
        <w:rPr>
          <w:color w:val="0D0D0D" w:themeColor="text1" w:themeTint="F2"/>
          <w:shd w:val="clear" w:color="auto" w:fill="FFFFFF"/>
        </w:rPr>
        <w:t>.</w:t>
      </w:r>
    </w:p>
    <w:p w14:paraId="3951EBD9" w14:textId="77777777" w:rsidR="00AF679A" w:rsidRPr="00FA41DB" w:rsidRDefault="00AF679A" w:rsidP="00AF679A">
      <w:pPr>
        <w:keepNext/>
      </w:pPr>
      <w:r w:rsidRPr="00FA41DB">
        <w:rPr>
          <w:noProof/>
        </w:rPr>
        <w:drawing>
          <wp:inline distT="0" distB="0" distL="0" distR="0" wp14:anchorId="45DDD473" wp14:editId="6CC5BECE">
            <wp:extent cx="5729605" cy="2937164"/>
            <wp:effectExtent l="0" t="0" r="444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783140" cy="2964608"/>
                    </a:xfrm>
                    <a:prstGeom prst="rect">
                      <a:avLst/>
                    </a:prstGeom>
                  </pic:spPr>
                </pic:pic>
              </a:graphicData>
            </a:graphic>
          </wp:inline>
        </w:drawing>
      </w:r>
    </w:p>
    <w:p w14:paraId="16D1A758" w14:textId="21A69925" w:rsidR="00AF679A" w:rsidRDefault="00AF679A" w:rsidP="00AF679A">
      <w:pPr>
        <w:pStyle w:val="Heading4"/>
      </w:pPr>
      <w:bookmarkStart w:id="18" w:name="_Toc523471930"/>
      <w:r w:rsidRPr="00FA41DB">
        <w:t>Figure 2.</w:t>
      </w:r>
      <w:r w:rsidR="00B847DF">
        <w:rPr>
          <w:noProof/>
        </w:rPr>
        <w:t>1</w:t>
      </w:r>
      <w:r w:rsidRPr="00FA41DB">
        <w:rPr>
          <w:noProof/>
        </w:rPr>
        <w:t>:</w:t>
      </w:r>
      <w:r w:rsidRPr="00FA41DB">
        <w:t xml:space="preserve"> Citizen Interests</w:t>
      </w:r>
      <w:bookmarkEnd w:id="18"/>
    </w:p>
    <w:p w14:paraId="2889CFFF" w14:textId="77777777" w:rsidR="00B847DF" w:rsidRPr="00B847DF" w:rsidRDefault="00B847DF" w:rsidP="00B847DF"/>
    <w:p w14:paraId="5DA3F97E" w14:textId="36E7FCB8" w:rsidR="00FE7261" w:rsidRPr="00FE7261" w:rsidRDefault="00FE7261" w:rsidP="00E756CD">
      <w:pPr>
        <w:ind w:firstLine="720"/>
      </w:pPr>
      <w:r>
        <w:lastRenderedPageBreak/>
        <w:t xml:space="preserve">Here users select </w:t>
      </w:r>
      <w:proofErr w:type="gramStart"/>
      <w:r>
        <w:t>particular topics</w:t>
      </w:r>
      <w:proofErr w:type="gramEnd"/>
      <w:r>
        <w:t xml:space="preserve"> of interests in order to get news based on their interests. This helps shape their notifications based on what they like.</w:t>
      </w:r>
    </w:p>
    <w:p w14:paraId="040DA7B3" w14:textId="77777777" w:rsidR="00AF679A" w:rsidRPr="00FA41DB" w:rsidRDefault="00AF679A" w:rsidP="00AF679A"/>
    <w:p w14:paraId="1AE73181" w14:textId="77777777" w:rsidR="00AF679A" w:rsidRPr="00FA41DB" w:rsidRDefault="00AF679A" w:rsidP="00AF679A">
      <w:pPr>
        <w:keepNext/>
      </w:pPr>
      <w:r w:rsidRPr="00FA41DB">
        <w:rPr>
          <w:noProof/>
        </w:rPr>
        <w:drawing>
          <wp:inline distT="0" distB="0" distL="0" distR="0" wp14:anchorId="361F53C2" wp14:editId="6ADCF8B7">
            <wp:extent cx="5731510" cy="2872740"/>
            <wp:effectExtent l="0" t="0" r="2540" b="381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731510" cy="2872740"/>
                    </a:xfrm>
                    <a:prstGeom prst="rect">
                      <a:avLst/>
                    </a:prstGeom>
                  </pic:spPr>
                </pic:pic>
              </a:graphicData>
            </a:graphic>
          </wp:inline>
        </w:drawing>
      </w:r>
    </w:p>
    <w:p w14:paraId="03069ED8" w14:textId="34BE2DD2" w:rsidR="00AF679A" w:rsidRPr="00FA41DB" w:rsidRDefault="00AF679A" w:rsidP="002D25F0">
      <w:pPr>
        <w:pStyle w:val="Heading4"/>
      </w:pPr>
      <w:bookmarkStart w:id="19" w:name="_Toc523471931"/>
      <w:r w:rsidRPr="00FA41DB">
        <w:t>Figure 2</w:t>
      </w:r>
      <w:r w:rsidR="00B847DF">
        <w:t>.</w:t>
      </w:r>
      <w:r w:rsidR="00B847DF">
        <w:rPr>
          <w:noProof/>
        </w:rPr>
        <w:t>2</w:t>
      </w:r>
      <w:r w:rsidRPr="00FA41DB">
        <w:rPr>
          <w:noProof/>
        </w:rPr>
        <w:t>:</w:t>
      </w:r>
      <w:r w:rsidRPr="00FA41DB">
        <w:t xml:space="preserve"> New Ideas</w:t>
      </w:r>
      <w:bookmarkEnd w:id="19"/>
    </w:p>
    <w:p w14:paraId="7F1FF3CB" w14:textId="340AFE36" w:rsidR="002D25F0" w:rsidRPr="00FA41DB" w:rsidRDefault="00FE7261" w:rsidP="002D25F0">
      <w:r>
        <w:t xml:space="preserve">Users can post a new idea which will be seen by other viewers </w:t>
      </w:r>
      <w:proofErr w:type="gramStart"/>
      <w:r>
        <w:t>and also</w:t>
      </w:r>
      <w:proofErr w:type="gramEnd"/>
      <w:r>
        <w:t xml:space="preserve"> by politicians thus </w:t>
      </w:r>
      <w:r w:rsidR="00E756CD">
        <w:t>enabling the politicians to implement ideas directly from their citizens</w:t>
      </w:r>
      <w:r>
        <w:t>.</w:t>
      </w:r>
    </w:p>
    <w:p w14:paraId="1925A829" w14:textId="77777777" w:rsidR="00AF679A" w:rsidRPr="00FA41DB" w:rsidRDefault="00AF679A" w:rsidP="00AF679A">
      <w:pPr>
        <w:keepNext/>
      </w:pPr>
      <w:r w:rsidRPr="00FA41DB">
        <w:rPr>
          <w:noProof/>
        </w:rPr>
        <w:drawing>
          <wp:inline distT="0" distB="0" distL="0" distR="0" wp14:anchorId="3A3E6A02" wp14:editId="0775AD5D">
            <wp:extent cx="5731510" cy="2890520"/>
            <wp:effectExtent l="0" t="0" r="2540" b="508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731510" cy="2890520"/>
                    </a:xfrm>
                    <a:prstGeom prst="rect">
                      <a:avLst/>
                    </a:prstGeom>
                  </pic:spPr>
                </pic:pic>
              </a:graphicData>
            </a:graphic>
          </wp:inline>
        </w:drawing>
      </w:r>
    </w:p>
    <w:p w14:paraId="54B0FB1E" w14:textId="72B0D959" w:rsidR="00AF679A" w:rsidRPr="00FA41DB" w:rsidRDefault="00AF679A" w:rsidP="00AF679A">
      <w:pPr>
        <w:pStyle w:val="Heading4"/>
      </w:pPr>
      <w:bookmarkStart w:id="20" w:name="_Toc523471932"/>
      <w:r w:rsidRPr="00FA41DB">
        <w:t>Figure 2.</w:t>
      </w:r>
      <w:r w:rsidR="00B847DF">
        <w:rPr>
          <w:noProof/>
        </w:rPr>
        <w:t>3</w:t>
      </w:r>
      <w:r w:rsidRPr="00FA41DB">
        <w:rPr>
          <w:noProof/>
        </w:rPr>
        <w:t>:</w:t>
      </w:r>
      <w:r w:rsidRPr="00FA41DB">
        <w:t xml:space="preserve"> Polls</w:t>
      </w:r>
      <w:bookmarkEnd w:id="20"/>
    </w:p>
    <w:p w14:paraId="28A4ADD8" w14:textId="2C031375" w:rsidR="00AF679A" w:rsidRPr="00FA41DB" w:rsidRDefault="00592657" w:rsidP="00AF679A">
      <w:r>
        <w:t>Checking polls. Here users can check polls of different subjects of interest.</w:t>
      </w:r>
    </w:p>
    <w:p w14:paraId="0F6E3AFF" w14:textId="63868B84" w:rsidR="00AF679A" w:rsidRDefault="00AF679A" w:rsidP="00E730F1">
      <w:pPr>
        <w:pStyle w:val="Heading3"/>
      </w:pPr>
      <w:bookmarkStart w:id="21" w:name="_Toc528249157"/>
      <w:r w:rsidRPr="00FA41DB">
        <w:lastRenderedPageBreak/>
        <w:t xml:space="preserve">2.3.2 </w:t>
      </w:r>
      <w:r w:rsidR="00BF385D" w:rsidRPr="00FA41DB">
        <w:t>PolitiFact</w:t>
      </w:r>
      <w:bookmarkEnd w:id="21"/>
    </w:p>
    <w:p w14:paraId="31460A3D" w14:textId="25314330" w:rsidR="00592657" w:rsidRPr="00FF623C" w:rsidRDefault="00592657" w:rsidP="00592657">
      <w:pPr>
        <w:rPr>
          <w:shd w:val="clear" w:color="auto" w:fill="FFFFFF"/>
        </w:rPr>
      </w:pPr>
      <w:r w:rsidRPr="00FF623C">
        <w:rPr>
          <w:shd w:val="clear" w:color="auto" w:fill="FFFFFF"/>
        </w:rPr>
        <w:t>PolitiFact is focused on looking at specific statements made by politicians and rating them for accuracy. PolitiFact is run by the editors and journalists who make up the PolitiFact team</w:t>
      </w:r>
      <w:r w:rsidR="00427F10">
        <w:rPr>
          <w:shd w:val="clear" w:color="auto" w:fill="FFFFFF"/>
        </w:rPr>
        <w:t xml:space="preserve"> </w:t>
      </w:r>
      <w:r w:rsidR="00427F10">
        <w:rPr>
          <w:shd w:val="clear" w:color="auto" w:fill="FFFFFF"/>
        </w:rPr>
        <w:fldChar w:fldCharType="begin"/>
      </w:r>
      <w:r w:rsidR="00427F10">
        <w:rPr>
          <w:shd w:val="clear" w:color="auto" w:fill="FFFFFF"/>
        </w:rPr>
        <w:instrText xml:space="preserve"> ADDIN ZOTERO_ITEM CSL_CITATION {"citationID":"pzes1KsM","properties":{"custom":"(\\uc0\\u8220{}Fact-checking U.S. politics,\\uc0\\u8221{} 2005)","formattedCitation":"(\\uc0\\u8220{}Fact-checking U.S. politics,\\uc0\\u8221{} 2005)","plainCitation":"(“Fact-checking U.S. politics,” 2005)","noteIndex":0},"citationItems":[{"id":75,"uris":["http://zotero.org/users/local/nR4R5TNp/items/8X2W36DB"],"uri":["http://zotero.org/users/local/nR4R5TNp/items/8X2W36DB"],"itemData":{"id":75,"type":"webpage","title":"Fact-checking U.S. politics","container-title":"PolitiFact","abstract":"Fact-checking U.S. politics","URL":"/truth-o-meter/","language":"en","accessed":{"date-parts":[["2018",8,31]]}}}],"schema":"https://github.com/citation-style-language/schema/raw/master/csl-citation.json"} </w:instrText>
      </w:r>
      <w:r w:rsidR="00427F10">
        <w:rPr>
          <w:shd w:val="clear" w:color="auto" w:fill="FFFFFF"/>
        </w:rPr>
        <w:fldChar w:fldCharType="separate"/>
      </w:r>
      <w:r w:rsidR="00427F10" w:rsidRPr="00427F10">
        <w:rPr>
          <w:rFonts w:cs="Times New Roman"/>
          <w:szCs w:val="24"/>
        </w:rPr>
        <w:t>(“Fact-checking U.S. politics,” 2005)</w:t>
      </w:r>
      <w:r w:rsidR="00427F10">
        <w:rPr>
          <w:shd w:val="clear" w:color="auto" w:fill="FFFFFF"/>
        </w:rPr>
        <w:fldChar w:fldCharType="end"/>
      </w:r>
      <w:r w:rsidRPr="00FF623C">
        <w:rPr>
          <w:shd w:val="clear" w:color="auto" w:fill="FFFFFF"/>
        </w:rPr>
        <w:t xml:space="preserve">. </w:t>
      </w:r>
    </w:p>
    <w:p w14:paraId="67039D86" w14:textId="5575A63E" w:rsidR="00592657" w:rsidRDefault="00592657" w:rsidP="00592657">
      <w:r w:rsidRPr="00FF623C">
        <w:t>The goal of the Truth-O-Meter is to reflect the relative accuracy of a statement. The meter has six ratings, in decreasing level of truthfulness</w:t>
      </w:r>
      <w:r>
        <w:t xml:space="preserve">: </w:t>
      </w:r>
      <w:r w:rsidRPr="00FF623C">
        <w:t>TRUE – The statement is accurate and there’s nothing significant missing.</w:t>
      </w:r>
      <w:r>
        <w:t xml:space="preserve"> </w:t>
      </w:r>
      <w:r w:rsidRPr="0068134D">
        <w:t>MOSTLY TRUE</w:t>
      </w:r>
      <w:r w:rsidRPr="00FF623C">
        <w:t> – The statement is accurate but needs clarification or additional information.</w:t>
      </w:r>
      <w:r>
        <w:t xml:space="preserve"> </w:t>
      </w:r>
      <w:r w:rsidRPr="0068134D">
        <w:t>HALF TRUE</w:t>
      </w:r>
      <w:r w:rsidRPr="00FF623C">
        <w:t> – The statement is partially accurate but leaves out important details or takes things out of context.</w:t>
      </w:r>
      <w:r>
        <w:t xml:space="preserve"> </w:t>
      </w:r>
      <w:r w:rsidRPr="0068134D">
        <w:t>MOSTLY FALSE</w:t>
      </w:r>
      <w:r w:rsidRPr="00FF623C">
        <w:t> – The statement contains an element of truth but ignores critical facts that would give a different impression.</w:t>
      </w:r>
      <w:r>
        <w:t xml:space="preserve"> </w:t>
      </w:r>
      <w:r w:rsidRPr="0068134D">
        <w:t>FALSE</w:t>
      </w:r>
      <w:r w:rsidRPr="00FF623C">
        <w:t> – The statement is not accurate.</w:t>
      </w:r>
      <w:r>
        <w:t xml:space="preserve"> </w:t>
      </w:r>
      <w:r w:rsidRPr="0068134D">
        <w:t>PANTS ON FIRE </w:t>
      </w:r>
      <w:r w:rsidRPr="00FF623C">
        <w:t>– The statement is not accurate and makes a ridiculous claim</w:t>
      </w:r>
      <w:r w:rsidR="00427F10">
        <w:t xml:space="preserve"> </w:t>
      </w:r>
      <w:r w:rsidR="00427F10">
        <w:fldChar w:fldCharType="begin"/>
      </w:r>
      <w:r w:rsidR="00427F10">
        <w:instrText xml:space="preserve"> ADDIN ZOTERO_ITEM CSL_CITATION {"citationID":"X3hQdo30","properties":{"custom":"(\\uc0\\u8220{}Fact-checking U.S. politics,\\uc0\\u8221{} 2005)","formattedCitation":"(\\uc0\\u8220{}Fact-checking U.S. politics,\\uc0\\u8221{} 2005)","plainCitation":"(“Fact-checking U.S. politics,” 2005)","noteIndex":0},"citationItems":[{"id":75,"uris":["http://zotero.org/users/local/nR4R5TNp/items/8X2W36DB"],"uri":["http://zotero.org/users/local/nR4R5TNp/items/8X2W36DB"],"itemData":{"id":75,"type":"webpage","title":"Fact-checking U.S. politics","container-title":"PolitiFact","abstract":"Fact-checking U.S. politics","URL":"/truth-o-meter/","language":"en","accessed":{"date-parts":[["2018",8,31]]}}}],"schema":"https://github.com/citation-style-language/schema/raw/master/csl-citation.json"} </w:instrText>
      </w:r>
      <w:r w:rsidR="00427F10">
        <w:fldChar w:fldCharType="separate"/>
      </w:r>
      <w:r w:rsidR="00427F10" w:rsidRPr="00427F10">
        <w:rPr>
          <w:rFonts w:cs="Times New Roman"/>
          <w:szCs w:val="24"/>
        </w:rPr>
        <w:t>(“Fact-checking U.S. politics,” 2005)</w:t>
      </w:r>
      <w:r w:rsidR="00427F10">
        <w:fldChar w:fldCharType="end"/>
      </w:r>
      <w:r w:rsidRPr="00FF623C">
        <w:t>.</w:t>
      </w:r>
      <w:r>
        <w:t xml:space="preserve"> </w:t>
      </w:r>
      <w:r w:rsidRPr="00FF623C">
        <w:t xml:space="preserve">The burden of proof is on the speaker, and </w:t>
      </w:r>
      <w:r>
        <w:t xml:space="preserve">then </w:t>
      </w:r>
      <w:r w:rsidRPr="00FF623C">
        <w:t xml:space="preserve">statements </w:t>
      </w:r>
      <w:r>
        <w:t xml:space="preserve">are rated </w:t>
      </w:r>
      <w:r w:rsidRPr="00FF623C">
        <w:t>based on the information known at the time the statement is made.</w:t>
      </w:r>
    </w:p>
    <w:p w14:paraId="3985F02A" w14:textId="77777777" w:rsidR="00592657" w:rsidRPr="00FF623C" w:rsidRDefault="00592657" w:rsidP="00592657"/>
    <w:p w14:paraId="32E8E03F" w14:textId="77777777" w:rsidR="00AF679A" w:rsidRPr="00FA41DB" w:rsidRDefault="00AF679A" w:rsidP="00AF679A">
      <w:pPr>
        <w:keepNext/>
      </w:pPr>
      <w:r w:rsidRPr="00FA41DB">
        <w:rPr>
          <w:noProof/>
        </w:rPr>
        <w:drawing>
          <wp:inline distT="0" distB="0" distL="0" distR="0" wp14:anchorId="2A323955" wp14:editId="63CE3829">
            <wp:extent cx="5731510" cy="1515745"/>
            <wp:effectExtent l="0" t="0" r="2540" b="825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731510" cy="1515745"/>
                    </a:xfrm>
                    <a:prstGeom prst="rect">
                      <a:avLst/>
                    </a:prstGeom>
                  </pic:spPr>
                </pic:pic>
              </a:graphicData>
            </a:graphic>
          </wp:inline>
        </w:drawing>
      </w:r>
    </w:p>
    <w:p w14:paraId="2AEF9A8B" w14:textId="38BDAA80" w:rsidR="00AF679A" w:rsidRDefault="00AF679A" w:rsidP="00AF679A">
      <w:pPr>
        <w:pStyle w:val="Heading4"/>
      </w:pPr>
      <w:bookmarkStart w:id="22" w:name="_Toc523471933"/>
      <w:r w:rsidRPr="00FA41DB">
        <w:t>Figure 2.</w:t>
      </w:r>
      <w:r w:rsidR="00B847DF">
        <w:rPr>
          <w:noProof/>
        </w:rPr>
        <w:t>4</w:t>
      </w:r>
      <w:r w:rsidRPr="00FA41DB">
        <w:rPr>
          <w:noProof/>
        </w:rPr>
        <w:t>:</w:t>
      </w:r>
      <w:r w:rsidRPr="00FA41DB">
        <w:t xml:space="preserve"> Popular leaders</w:t>
      </w:r>
      <w:bookmarkEnd w:id="22"/>
    </w:p>
    <w:p w14:paraId="04AB5C47" w14:textId="4CF91040" w:rsidR="00592657" w:rsidRPr="00592657" w:rsidRDefault="00931A2A" w:rsidP="00931A2A">
      <w:pPr>
        <w:ind w:firstLine="720"/>
      </w:pPr>
      <w:r>
        <w:t>There are only a few leaders which this application focuses on. These are the popular leaders in the area.</w:t>
      </w:r>
    </w:p>
    <w:p w14:paraId="791A2F11" w14:textId="77777777" w:rsidR="00AF679A" w:rsidRPr="00FA41DB" w:rsidRDefault="00AF679A" w:rsidP="00AF679A">
      <w:pPr>
        <w:keepNext/>
      </w:pPr>
      <w:r w:rsidRPr="00FA41DB">
        <w:rPr>
          <w:noProof/>
        </w:rPr>
        <w:lastRenderedPageBreak/>
        <w:drawing>
          <wp:inline distT="0" distB="0" distL="0" distR="0" wp14:anchorId="2036B146" wp14:editId="6D3B949B">
            <wp:extent cx="5731510" cy="1957070"/>
            <wp:effectExtent l="0" t="0" r="2540" b="508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731510" cy="1957070"/>
                    </a:xfrm>
                    <a:prstGeom prst="rect">
                      <a:avLst/>
                    </a:prstGeom>
                  </pic:spPr>
                </pic:pic>
              </a:graphicData>
            </a:graphic>
          </wp:inline>
        </w:drawing>
      </w:r>
    </w:p>
    <w:p w14:paraId="3D8DB348" w14:textId="5FAF37A9" w:rsidR="00AF679A" w:rsidRDefault="00AF679A" w:rsidP="002D25F0">
      <w:pPr>
        <w:pStyle w:val="Heading4"/>
      </w:pPr>
      <w:bookmarkStart w:id="23" w:name="_Toc523471934"/>
      <w:r w:rsidRPr="00FA41DB">
        <w:t>Figure 2</w:t>
      </w:r>
      <w:r w:rsidR="00BF385D" w:rsidRPr="00FA41DB">
        <w:t>.</w:t>
      </w:r>
      <w:r w:rsidR="00B847DF">
        <w:rPr>
          <w:noProof/>
        </w:rPr>
        <w:t>5</w:t>
      </w:r>
      <w:r w:rsidR="00BF385D" w:rsidRPr="00FA41DB">
        <w:rPr>
          <w:noProof/>
        </w:rPr>
        <w:t>:</w:t>
      </w:r>
      <w:r w:rsidRPr="00FA41DB">
        <w:t xml:space="preserve"> </w:t>
      </w:r>
      <w:r w:rsidR="00BF385D" w:rsidRPr="00FA41DB">
        <w:t>Politician Rankings</w:t>
      </w:r>
      <w:bookmarkEnd w:id="23"/>
    </w:p>
    <w:p w14:paraId="4FE99324" w14:textId="15B15BE1" w:rsidR="00931A2A" w:rsidRPr="00FA41DB" w:rsidRDefault="00931A2A" w:rsidP="00B847DF">
      <w:pPr>
        <w:ind w:firstLine="720"/>
      </w:pPr>
      <w:r>
        <w:t>Promises the leaders stated. The site keeps track of what the leaders have promised their citizens. This helps politicians keep their promises since they know it might be used against them.</w:t>
      </w:r>
    </w:p>
    <w:p w14:paraId="57AE5B8D" w14:textId="70166866" w:rsidR="00AF679A" w:rsidRDefault="00AF679A" w:rsidP="00E730F1">
      <w:pPr>
        <w:pStyle w:val="Heading3"/>
      </w:pPr>
      <w:bookmarkStart w:id="24" w:name="_Toc528249158"/>
      <w:r w:rsidRPr="00FA41DB">
        <w:t xml:space="preserve">2.3.3 </w:t>
      </w:r>
      <w:r w:rsidR="00931A2A" w:rsidRPr="00931A2A">
        <w:t>African Politics</w:t>
      </w:r>
      <w:r w:rsidR="00801A27">
        <w:t xml:space="preserve"> and</w:t>
      </w:r>
      <w:r w:rsidR="00931A2A" w:rsidRPr="00931A2A">
        <w:t xml:space="preserve"> Policy</w:t>
      </w:r>
      <w:r w:rsidR="00931A2A">
        <w:t xml:space="preserve"> (APP)</w:t>
      </w:r>
      <w:bookmarkEnd w:id="24"/>
    </w:p>
    <w:p w14:paraId="6D554033" w14:textId="1E78B70E" w:rsidR="00931A2A" w:rsidRPr="00931A2A" w:rsidRDefault="00931A2A" w:rsidP="00427F10">
      <w:pPr>
        <w:ind w:firstLine="720"/>
      </w:pPr>
      <w:r>
        <w:t>This website displays latest political stories happening in Africa. Keeps Africans informed about what is going on</w:t>
      </w:r>
      <w:r w:rsidR="00427F10">
        <w:t xml:space="preserve"> </w:t>
      </w:r>
      <w:r w:rsidR="00427F10" w:rsidRPr="00427F10">
        <w:fldChar w:fldCharType="begin"/>
      </w:r>
      <w:r w:rsidR="00427F10" w:rsidRPr="00427F10">
        <w:instrText xml:space="preserve"> ADDIN ZOTERO_ITEM CSL_CITATION {"citationID":"e5TpKgfV","properties":{"custom":"(\\uc0\\u8220{}African Politics and Policy Newsletter,\\uc0\\u8221{} 2010)","formattedCitation":"(\\uc0\\u8220{}African Politics and Policy Newsletter,\\uc0\\u8221{} 2010)","plainCitation":"(“African Politics and Policy Newsletter,” 2010)","noteIndex":0},"citationItems":[{"id":77,"uris":["http://zotero.org/users/local/nR4R5TNp/items/L6ACSG9H"],"uri":["http://zotero.org/users/local/nR4R5TNp/items/L6ACSG9H"],"itemData":{"id":77,"type":"post-weblog","title":"African Politics and Policy Newsletter","container-title":"African Politics and Policy","abstract":"APP_Newsletter_First_issue This is the first issue of the newsletter of African Politics and Policy. In this issue our collaborators discuss...","URL":"http://www.africanpoliticsandpolicy.com/?page_id=10","language":"en-US","accessed":{"date-parts":[["2018",8,31]]}}}],"schema":"https://github.com/citation-style-language/schema/raw/master/csl-citation.json"} </w:instrText>
      </w:r>
      <w:r w:rsidR="00427F10" w:rsidRPr="00427F10">
        <w:fldChar w:fldCharType="separate"/>
      </w:r>
      <w:r w:rsidR="00427F10" w:rsidRPr="00427F10">
        <w:t>(“African Politics and Policy Newsletter,” 2010)</w:t>
      </w:r>
      <w:r w:rsidR="00427F10" w:rsidRPr="00427F10">
        <w:fldChar w:fldCharType="end"/>
      </w:r>
      <w:r>
        <w:t>.</w:t>
      </w:r>
      <w:r w:rsidR="00427F10">
        <w:t xml:space="preserve"> In its description, it is described as an online journal.</w:t>
      </w:r>
    </w:p>
    <w:p w14:paraId="7B920D62" w14:textId="65127546" w:rsidR="00AF679A" w:rsidRPr="00FA41DB" w:rsidRDefault="00AF679A" w:rsidP="00AF679A">
      <w:pPr>
        <w:keepNext/>
      </w:pPr>
      <w:r w:rsidRPr="00FA41DB">
        <w:rPr>
          <w:noProof/>
        </w:rPr>
        <w:drawing>
          <wp:inline distT="0" distB="0" distL="0" distR="0" wp14:anchorId="0041BE72" wp14:editId="7533C3CD">
            <wp:extent cx="5731510" cy="3215640"/>
            <wp:effectExtent l="0" t="0" r="2540" b="381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731510" cy="3215640"/>
                    </a:xfrm>
                    <a:prstGeom prst="rect">
                      <a:avLst/>
                    </a:prstGeom>
                  </pic:spPr>
                </pic:pic>
              </a:graphicData>
            </a:graphic>
          </wp:inline>
        </w:drawing>
      </w:r>
    </w:p>
    <w:p w14:paraId="161098E3" w14:textId="48D3598F" w:rsidR="00AF679A" w:rsidRPr="00FA41DB" w:rsidRDefault="00AF679A" w:rsidP="002D25F0">
      <w:pPr>
        <w:pStyle w:val="Heading4"/>
      </w:pPr>
      <w:bookmarkStart w:id="25" w:name="_Toc523471935"/>
      <w:r w:rsidRPr="00FA41DB">
        <w:t>Figure 2</w:t>
      </w:r>
      <w:r w:rsidR="00BF385D" w:rsidRPr="00FA41DB">
        <w:t>.</w:t>
      </w:r>
      <w:r w:rsidR="00B847DF">
        <w:t>6</w:t>
      </w:r>
      <w:r w:rsidR="00BF385D" w:rsidRPr="00FA41DB">
        <w:t>:</w:t>
      </w:r>
      <w:r w:rsidRPr="00FA41DB">
        <w:t xml:space="preserve"> </w:t>
      </w:r>
      <w:r w:rsidR="00BF385D" w:rsidRPr="00FA41DB">
        <w:t xml:space="preserve">APP </w:t>
      </w:r>
      <w:r w:rsidRPr="00FA41DB">
        <w:t>Home</w:t>
      </w:r>
      <w:bookmarkEnd w:id="25"/>
    </w:p>
    <w:p w14:paraId="51EC2570" w14:textId="77777777" w:rsidR="002D25F0" w:rsidRPr="00FA41DB" w:rsidRDefault="002D25F0" w:rsidP="002D25F0"/>
    <w:p w14:paraId="15C5F63D" w14:textId="1DCCD163" w:rsidR="00AF679A" w:rsidRPr="00FA41DB" w:rsidRDefault="00801A27" w:rsidP="00AF679A">
      <w:pPr>
        <w:keepNext/>
      </w:pPr>
      <w:r>
        <w:rPr>
          <w:noProof/>
        </w:rPr>
        <w:lastRenderedPageBreak/>
        <w:drawing>
          <wp:inline distT="0" distB="0" distL="0" distR="0" wp14:anchorId="5589795D" wp14:editId="65564757">
            <wp:extent cx="5731510" cy="2763520"/>
            <wp:effectExtent l="0" t="0" r="254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731510" cy="2763520"/>
                    </a:xfrm>
                    <a:prstGeom prst="rect">
                      <a:avLst/>
                    </a:prstGeom>
                  </pic:spPr>
                </pic:pic>
              </a:graphicData>
            </a:graphic>
          </wp:inline>
        </w:drawing>
      </w:r>
    </w:p>
    <w:p w14:paraId="6684375B" w14:textId="007DDB02" w:rsidR="00AF679A" w:rsidRPr="00FA41DB" w:rsidRDefault="00AF679A" w:rsidP="00BF385D">
      <w:pPr>
        <w:pStyle w:val="Heading4"/>
      </w:pPr>
      <w:bookmarkStart w:id="26" w:name="_Toc523471936"/>
      <w:r w:rsidRPr="00FA41DB">
        <w:t>Figure 2</w:t>
      </w:r>
      <w:r w:rsidR="00BF385D" w:rsidRPr="00FA41DB">
        <w:t>.</w:t>
      </w:r>
      <w:r w:rsidR="00B847DF">
        <w:t>7</w:t>
      </w:r>
      <w:r w:rsidR="00BF385D" w:rsidRPr="00FA41DB">
        <w:t xml:space="preserve">: </w:t>
      </w:r>
      <w:r w:rsidR="00801A27">
        <w:t>African Politics and Policy</w:t>
      </w:r>
      <w:r w:rsidR="00427F10">
        <w:fldChar w:fldCharType="begin"/>
      </w:r>
      <w:r w:rsidR="00427F10">
        <w:instrText xml:space="preserve"> ADDIN ZOTERO_ITEM CSL_CITATION {"citationID":"3375JmeG","properties":{"custom":"(\\uc0\\u8220{}African Politics and Policy Newsletter,\\uc0\\u8221{} 2010)","formattedCitation":"(\\uc0\\u8220{}African Politics and Policy Newsletter,\\uc0\\u8221{} 2010)","plainCitation":"(“African Politics and Policy Newsletter,” 2010)","noteIndex":0},"citationItems":[{"id":77,"uris":["http://zotero.org/users/local/nR4R5TNp/items/L6ACSG9H"],"uri":["http://zotero.org/users/local/nR4R5TNp/items/L6ACSG9H"],"itemData":{"id":77,"type":"post-weblog","title":"African Politics and Policy Newsletter","container-title":"African Politics and Policy","abstract":"APP_Newsletter_First_issue This is the first issue of the newsletter of African Politics and Policy. In this issue our collaborators discuss...","URL":"http://www.africanpoliticsandpolicy.com/?page_id=10","language":"en-US","accessed":{"date-parts":[["2018",8,31]]}}}],"schema":"https://github.com/citation-style-language/schema/raw/master/csl-citation.json"} </w:instrText>
      </w:r>
      <w:r w:rsidR="00427F10">
        <w:fldChar w:fldCharType="separate"/>
      </w:r>
      <w:r w:rsidR="00427F10" w:rsidRPr="00427F10">
        <w:rPr>
          <w:rFonts w:cs="Times New Roman"/>
          <w:szCs w:val="24"/>
        </w:rPr>
        <w:t>(“African Politics and Policy Newsletter,” 2010)</w:t>
      </w:r>
      <w:bookmarkEnd w:id="26"/>
      <w:r w:rsidR="00427F10">
        <w:fldChar w:fldCharType="end"/>
      </w:r>
    </w:p>
    <w:p w14:paraId="052CBA89" w14:textId="36125E16" w:rsidR="00AF679A" w:rsidRDefault="00AF679A" w:rsidP="00AF679A"/>
    <w:p w14:paraId="79B053EC" w14:textId="77777777" w:rsidR="00801A27" w:rsidRPr="00FA41DB" w:rsidRDefault="00801A27" w:rsidP="00AF679A"/>
    <w:p w14:paraId="707A6E2C" w14:textId="64F5E7DD" w:rsidR="00C827A9" w:rsidRPr="00FA41DB" w:rsidRDefault="00C827A9" w:rsidP="00E730F1">
      <w:pPr>
        <w:pStyle w:val="Heading2"/>
      </w:pPr>
      <w:bookmarkStart w:id="27" w:name="_Toc528249159"/>
      <w:r w:rsidRPr="00FA41DB">
        <w:t>2.4 Gaps in Existing System</w:t>
      </w:r>
      <w:bookmarkEnd w:id="27"/>
    </w:p>
    <w:p w14:paraId="2949BFDF" w14:textId="7461B107" w:rsidR="00C827A9" w:rsidRPr="00FA41DB" w:rsidRDefault="00801A27" w:rsidP="00433D60">
      <w:pPr>
        <w:tabs>
          <w:tab w:val="left" w:pos="720"/>
          <w:tab w:val="left" w:pos="3000"/>
        </w:tabs>
      </w:pPr>
      <w:r>
        <w:tab/>
      </w:r>
      <w:r w:rsidR="00BF385D" w:rsidRPr="00FA41DB">
        <w:t>The above applications only give information about what is happening in politics.</w:t>
      </w:r>
      <w:r w:rsidR="00F70899" w:rsidRPr="00FA41DB">
        <w:t xml:space="preserve"> </w:t>
      </w:r>
      <w:r w:rsidR="00BF385D" w:rsidRPr="00FA41DB">
        <w:t>They do</w:t>
      </w:r>
      <w:r w:rsidR="00F70899" w:rsidRPr="00FA41DB">
        <w:t xml:space="preserve"> </w:t>
      </w:r>
      <w:r w:rsidR="00BF385D" w:rsidRPr="00FA41DB">
        <w:t>n</w:t>
      </w:r>
      <w:r w:rsidR="00F70899" w:rsidRPr="00FA41DB">
        <w:t>o</w:t>
      </w:r>
      <w:r w:rsidR="00BF385D" w:rsidRPr="00FA41DB">
        <w:t xml:space="preserve">t have information about </w:t>
      </w:r>
      <w:r w:rsidR="00F70899" w:rsidRPr="00FA41DB">
        <w:t>politicians</w:t>
      </w:r>
      <w:r w:rsidR="00BF385D" w:rsidRPr="00FA41DB">
        <w:t xml:space="preserve"> in terms of their background information. They also do not provide contact information of the politicians.</w:t>
      </w:r>
      <w:r w:rsidR="00F70899" w:rsidRPr="00FA41DB">
        <w:t xml:space="preserve"> </w:t>
      </w:r>
      <w:r w:rsidR="00BF385D" w:rsidRPr="00FA41DB">
        <w:t xml:space="preserve">Finally, the most obvious gap is that the sites have scope limited to the United States </w:t>
      </w:r>
      <w:r>
        <w:t xml:space="preserve">or Africa in general </w:t>
      </w:r>
      <w:r w:rsidR="00BF385D" w:rsidRPr="00FA41DB">
        <w:t>thus there is need to have one that is tailored for Kenya.</w:t>
      </w:r>
      <w:r w:rsidR="00C827A9" w:rsidRPr="00FA41DB">
        <w:br w:type="page"/>
      </w:r>
    </w:p>
    <w:p w14:paraId="0BC32A22" w14:textId="5934007D" w:rsidR="00001AA9" w:rsidRPr="00FA41DB" w:rsidRDefault="00C827A9" w:rsidP="00695E6E">
      <w:pPr>
        <w:pStyle w:val="Heading1"/>
      </w:pPr>
      <w:bookmarkStart w:id="28" w:name="_Toc528249160"/>
      <w:r w:rsidRPr="00FA41DB">
        <w:lastRenderedPageBreak/>
        <w:t>Chapter 3: Methodology</w:t>
      </w:r>
      <w:bookmarkEnd w:id="28"/>
    </w:p>
    <w:p w14:paraId="1B9161BA" w14:textId="0628EF07" w:rsidR="00C827A9" w:rsidRPr="00FA41DB" w:rsidRDefault="00C827A9" w:rsidP="00E730F1">
      <w:pPr>
        <w:pStyle w:val="Heading2"/>
      </w:pPr>
      <w:bookmarkStart w:id="29" w:name="_Toc528249161"/>
      <w:r w:rsidRPr="00FA41DB">
        <w:t xml:space="preserve">3.1 </w:t>
      </w:r>
      <w:r w:rsidR="008973F1" w:rsidRPr="00FA41DB">
        <w:t>Introduction</w:t>
      </w:r>
      <w:bookmarkEnd w:id="29"/>
    </w:p>
    <w:p w14:paraId="5208E50D" w14:textId="13255D27" w:rsidR="008B3F75" w:rsidRPr="00FA41DB" w:rsidRDefault="008B3F75" w:rsidP="002D25F0">
      <w:pPr>
        <w:ind w:firstLine="720"/>
      </w:pPr>
      <w:r w:rsidRPr="00FA41DB">
        <w:t>This chapter discusses the System Development Methodology, System Analysis and Design aspect of the project, System Development Tools and Techniques and the Deliverables for the project.</w:t>
      </w:r>
    </w:p>
    <w:p w14:paraId="1B7359AB" w14:textId="77777777" w:rsidR="00001AA9" w:rsidRPr="00FA41DB" w:rsidRDefault="00001AA9" w:rsidP="008B3F75"/>
    <w:p w14:paraId="31D79C6B" w14:textId="6B668767" w:rsidR="008973F1" w:rsidRPr="00FA41DB" w:rsidRDefault="008973F1" w:rsidP="00E730F1">
      <w:pPr>
        <w:pStyle w:val="Heading2"/>
      </w:pPr>
      <w:bookmarkStart w:id="30" w:name="_Toc528249162"/>
      <w:r w:rsidRPr="00FA41DB">
        <w:t>3.2 System Development Methodology</w:t>
      </w:r>
      <w:bookmarkEnd w:id="30"/>
    </w:p>
    <w:p w14:paraId="2DC57BA2" w14:textId="3E930CF8" w:rsidR="002D25F0" w:rsidRPr="00FA41DB" w:rsidRDefault="00734535" w:rsidP="002D25F0">
      <w:pPr>
        <w:ind w:firstLine="720"/>
      </w:pPr>
      <w:r w:rsidRPr="00FA41DB">
        <w:t>A </w:t>
      </w:r>
      <w:r w:rsidR="00A445C3" w:rsidRPr="00FA41DB">
        <w:t>S</w:t>
      </w:r>
      <w:r w:rsidRPr="00FA41DB">
        <w:t xml:space="preserve">oftware </w:t>
      </w:r>
      <w:r w:rsidR="00A445C3" w:rsidRPr="00FA41DB">
        <w:t>D</w:t>
      </w:r>
      <w:r w:rsidRPr="00FA41DB">
        <w:t>evelopment </w:t>
      </w:r>
      <w:r w:rsidR="00A445C3" w:rsidRPr="00FA41DB">
        <w:t>M</w:t>
      </w:r>
      <w:r w:rsidRPr="00FA41DB">
        <w:t xml:space="preserve">ethodology or </w:t>
      </w:r>
      <w:r w:rsidR="00A445C3" w:rsidRPr="00FA41DB">
        <w:t>S</w:t>
      </w:r>
      <w:r w:rsidRPr="00FA41DB">
        <w:t xml:space="preserve">ystem </w:t>
      </w:r>
      <w:r w:rsidR="00A445C3" w:rsidRPr="00FA41DB">
        <w:t>D</w:t>
      </w:r>
      <w:r w:rsidRPr="00FA41DB">
        <w:t xml:space="preserve">evelopment </w:t>
      </w:r>
      <w:r w:rsidR="00A445C3" w:rsidRPr="00FA41DB">
        <w:t>M</w:t>
      </w:r>
      <w:r w:rsidRPr="00FA41DB">
        <w:t xml:space="preserve">ethodology in </w:t>
      </w:r>
      <w:r w:rsidR="00A445C3" w:rsidRPr="00FA41DB">
        <w:t>S</w:t>
      </w:r>
      <w:r w:rsidRPr="00FA41DB">
        <w:t xml:space="preserve">oftware </w:t>
      </w:r>
      <w:r w:rsidR="00A445C3" w:rsidRPr="00FA41DB">
        <w:t>E</w:t>
      </w:r>
      <w:r w:rsidRPr="00FA41DB">
        <w:t>ngineering is a framework that is used to structure, plan, and control the process of developing an information system</w:t>
      </w:r>
      <w:r w:rsidR="00A445C3" w:rsidRPr="00FA41DB">
        <w:t xml:space="preserve"> </w:t>
      </w:r>
      <w:r w:rsidR="00A445C3" w:rsidRPr="00FA41DB">
        <w:fldChar w:fldCharType="begin"/>
      </w:r>
      <w:r w:rsidR="006D70FC">
        <w:instrText xml:space="preserve"> ADDIN ZOTERO_ITEM CSL_CITATION {"citationID":"A7fIkKzl","properties":{"custom":"(\\uc0\\u8220{}Software Development Methodologies,\\uc0\\u8221{} 2016)","formattedCitation":"(\\uc0\\u8220{}Software Development Methodologies,\\uc0\\u8221{} 2016)","plainCitation":"(“Software Development Methodologies,” 2016)","noteIndex":0},"citationItems":[{"id":16,"uris":["http://zotero.org/users/local/nR4R5TNp/items/DESV2H2Z"],"uri":["http://zotero.org/users/local/nR4R5TNp/items/DESV2H2Z"],"itemData":{"id":16,"type":"webpage","title":"Software Development Methodologies","URL":"http://www.itinfo.am/eng/software-development-methodologies/","accessed":{"date-parts":[["2018",8,26]]}}}],"schema":"https://github.com/citation-style-language/schema/raw/master/csl-citation.json"} </w:instrText>
      </w:r>
      <w:r w:rsidR="00A445C3" w:rsidRPr="00FA41DB">
        <w:fldChar w:fldCharType="separate"/>
      </w:r>
      <w:r w:rsidR="006D70FC" w:rsidRPr="006D70FC">
        <w:rPr>
          <w:rFonts w:cs="Times New Roman"/>
          <w:szCs w:val="24"/>
        </w:rPr>
        <w:t>(“Software Development Methodologies,” 2016)</w:t>
      </w:r>
      <w:r w:rsidR="00A445C3" w:rsidRPr="00FA41DB">
        <w:fldChar w:fldCharType="end"/>
      </w:r>
      <w:r w:rsidR="00A445C3" w:rsidRPr="00FA41DB">
        <w:t>.</w:t>
      </w:r>
      <w:r w:rsidR="003D10E6" w:rsidRPr="00FA41DB">
        <w:t xml:space="preserve"> </w:t>
      </w:r>
    </w:p>
    <w:p w14:paraId="2DC6E51D" w14:textId="0E5FB4DF" w:rsidR="00815680" w:rsidRPr="00FA41DB" w:rsidRDefault="003D10E6" w:rsidP="008B315A">
      <w:pPr>
        <w:ind w:firstLine="720"/>
      </w:pPr>
      <w:r w:rsidRPr="00FA41DB">
        <w:t xml:space="preserve">The Citizen - Politician Website will be developed using the </w:t>
      </w:r>
      <w:r w:rsidR="00480D56" w:rsidRPr="00FA41DB">
        <w:t>Prototyping Model. The Prototyping Model is a Software Development Life Cycle Model where a prototype is first developed to allow the users to evaluate developer proposals and try them out before implementation</w:t>
      </w:r>
      <w:r w:rsidR="000E4846" w:rsidRPr="00FA41DB">
        <w:t xml:space="preserve"> </w:t>
      </w:r>
      <w:r w:rsidR="000E4846" w:rsidRPr="00FA41DB">
        <w:fldChar w:fldCharType="begin"/>
      </w:r>
      <w:r w:rsidR="000E4846" w:rsidRPr="00FA41DB">
        <w:instrText xml:space="preserve"> ADDIN ZOTERO_ITEM CSL_CITATION {"citationID":"NkHmNZK2","properties":{"formattedCitation":"(Naumann &amp; Jenkins, 1982)","plainCitation":"(Naumann &amp; Jenkins, 1982)","noteIndex":0},"citationItems":[{"id":15,"uris":["http://zotero.org/users/local/nR4R5TNp/items/MAH8QINP"],"uri":["http://zotero.org/users/local/nR4R5TNp/items/MAH8QINP"],"itemData":{"id":15,"type":"article-journal","title":"Prototyping: The New Paradigm for Systems Development","container-title":"MIS Quarterly","page":"29-44","volume":"6","issue":"3","source":"JSTOR","abstract":"Leading MIS executives and academicians have identified systems development as one of the most critical issues of the 1980s. Their concerns include providing user accessibility to stored information, reducing development cost and delay, increasing developer productivity, and increasing MIS's impact on organizational growth, productivity, and profitability. Among the number of proposed alternative approaches to traditional systems development, prototyping is mentioned frequently. Prototyping is routine in hardware development but not software. The authors review published references to prototyping and related concepts, and synthesize a process model for information systems. In this model, resource requirements are enumerated and discussed. The article includes an analysis of the economics of prototyping, and a brief discussion of several examples. Prototyping for information systems development addresses today's critical issues; it will no doubt raise a new set of research questions for tomorrow.","DOI":"10.2307/248654","ISSN":"0276-7783","shortTitle":"Prototyping","author":[{"family":"Naumann","given":"Justus D."},{"family":"Jenkins","given":"A. Milton"}],"issued":{"date-parts":[["1982"]]}}}],"schema":"https://github.com/citation-style-language/schema/raw/master/csl-citation.json"} </w:instrText>
      </w:r>
      <w:r w:rsidR="000E4846" w:rsidRPr="00FA41DB">
        <w:fldChar w:fldCharType="separate"/>
      </w:r>
      <w:r w:rsidR="000E4846" w:rsidRPr="00FA41DB">
        <w:rPr>
          <w:rFonts w:cs="Times New Roman"/>
        </w:rPr>
        <w:t>(Naumann &amp; Jenkins, 1982)</w:t>
      </w:r>
      <w:r w:rsidR="000E4846" w:rsidRPr="00FA41DB">
        <w:fldChar w:fldCharType="end"/>
      </w:r>
      <w:r w:rsidR="000E4846" w:rsidRPr="00FA41DB">
        <w:t xml:space="preserve">. </w:t>
      </w:r>
      <w:r w:rsidR="00480D56" w:rsidRPr="00FA41DB">
        <w:t>A prototype is a working model of the proposed system.</w:t>
      </w:r>
      <w:r w:rsidR="00CB137E" w:rsidRPr="00FA41DB">
        <w:fldChar w:fldCharType="begin"/>
      </w:r>
      <w:r w:rsidR="00815680" w:rsidRPr="00FA41DB">
        <w:instrText xml:space="preserve"> ADDIN ZOTERO_ITEM CSL_CITATION {"citationID":"iqOjHNia","properties":{"formattedCitation":"(Naumann &amp; Jenkins, 1982)","plainCitation":"(Naumann &amp; Jenkins, 1982)","noteIndex":0},"citationItems":[{"id":15,"uris":["http://zotero.org/users/local/nR4R5TNp/items/MAH8QINP"],"uri":["http://zotero.org/users/local/nR4R5TNp/items/MAH8QINP"],"itemData":{"id":15,"type":"article-journal","title":"Prototyping: The New Paradigm for Systems Development","container-title":"MIS Quarterly","page":"29-44","volume":"6","issue":"3","source":"JSTOR","abstract":"Leading MIS executives and academicians have identified systems development as one of the most critical issues of the 1980s. Their concerns include providing user accessibility to stored information, reducing development cost and delay, increasing developer productivity, and increasing MIS's impact on organizational growth, productivity, and profitability. Among the number of proposed alternative approaches to traditional systems development, prototyping is mentioned frequently. Prototyping is routine in hardware development but not software. The authors review published references to prototyping and related concepts, and synthesize a process model for information systems. In this model, resource requirements are enumerated and discussed. The article includes an analysis of the economics of prototyping, and a brief discussion of several examples. Prototyping for information systems development addresses today's critical issues; it will no doubt raise a new set of research questions for tomorrow.","DOI":"10.2307/248654","ISSN":"0276-7783","shortTitle":"Prototyping","author":[{"family":"Naumann","given":"Justus D."},{"family":"Jenkins","given":"A. Milton"}],"issued":{"date-parts":[["1982"]]}}}],"schema":"https://github.com/citation-style-language/schema/raw/master/csl-citation.json"} </w:instrText>
      </w:r>
      <w:r w:rsidR="00CB137E" w:rsidRPr="00FA41DB">
        <w:fldChar w:fldCharType="separate"/>
      </w:r>
      <w:r w:rsidR="00815680" w:rsidRPr="00FA41DB">
        <w:rPr>
          <w:rFonts w:cs="Times New Roman"/>
        </w:rPr>
        <w:t>(Naumann &amp; Jenkins, 1982)</w:t>
      </w:r>
      <w:r w:rsidR="00CB137E" w:rsidRPr="00FA41DB">
        <w:fldChar w:fldCharType="end"/>
      </w:r>
    </w:p>
    <w:p w14:paraId="4599EDDF" w14:textId="77777777" w:rsidR="006D70FC" w:rsidRDefault="00A445C3" w:rsidP="008B315A">
      <w:pPr>
        <w:ind w:firstLine="720"/>
        <w:rPr>
          <w:noProof/>
        </w:rPr>
      </w:pPr>
      <w:r w:rsidRPr="00FA41DB">
        <w:t xml:space="preserve">The prototyping model to be used will be the </w:t>
      </w:r>
      <w:r w:rsidR="002D25F0" w:rsidRPr="00FA41DB">
        <w:t>E</w:t>
      </w:r>
      <w:r w:rsidRPr="00FA41DB">
        <w:t xml:space="preserve">volutionary </w:t>
      </w:r>
      <w:r w:rsidR="002D25F0" w:rsidRPr="00FA41DB">
        <w:t>P</w:t>
      </w:r>
      <w:r w:rsidRPr="00FA41DB">
        <w:t xml:space="preserve">rototyping model. The Evolutionary Prototype model is a life cycle model in which the system is developed in increments so that it can readily be modified in response to end user and customer feedback </w:t>
      </w:r>
      <w:r w:rsidRPr="00FA41DB">
        <w:fldChar w:fldCharType="begin"/>
      </w:r>
      <w:r w:rsidRPr="00FA41DB">
        <w:instrText xml:space="preserve"> ADDIN ZOTERO_ITEM CSL_CITATION {"citationID":"Z3y5Or9M","properties":{"formattedCitation":"(Shafer, Press, Scott, &amp; Bieman, n.d.)","plainCitation":"(Shafer, Press, Scott, &amp; Bieman, n.d.)","noteIndex":0},"citationItems":[{"id":21,"uris":["http://zotero.org/users/local/nR4R5TNp/items/EX32PI2Y"],"uri":["http://zotero.org/users/local/nR4R5TNp/items/EX32PI2Y"],"itemData":{"id":21,"type":"article-journal","title":"McConnell, Steve. Rapid Development. Redmond WA: Microsoft Press. 1996.","page":"2","source":"Zotero","language":"en","author":[{"family":"Shafer","given":"Linda"},{"family":"Press","given":"Yourdon"},{"family":"Scott","given":"V"},{"family":"Bieman","given":"James M"}]}}],"schema":"https://github.com/citation-style-language/schema/raw/master/csl-citation.json"} </w:instrText>
      </w:r>
      <w:r w:rsidRPr="00FA41DB">
        <w:fldChar w:fldCharType="separate"/>
      </w:r>
      <w:r w:rsidRPr="00FA41DB">
        <w:rPr>
          <w:rFonts w:cs="Times New Roman"/>
        </w:rPr>
        <w:t>(Shafer, Press, Scott, &amp; Bieman, n.d.)</w:t>
      </w:r>
      <w:r w:rsidRPr="00FA41DB">
        <w:fldChar w:fldCharType="end"/>
      </w:r>
      <w:r w:rsidRPr="00FA41DB">
        <w:t>.</w:t>
      </w:r>
      <w:r w:rsidR="007636BB" w:rsidRPr="00FA41DB">
        <w:t xml:space="preserve"> This means that the prototype eventually becomes the final product. Prototyping consists of </w:t>
      </w:r>
      <w:r w:rsidR="0060540A" w:rsidRPr="00FA41DB">
        <w:t>6 stages:</w:t>
      </w:r>
      <w:r w:rsidR="006D70FC" w:rsidRPr="006D70FC">
        <w:rPr>
          <w:noProof/>
        </w:rPr>
        <w:t xml:space="preserve"> </w:t>
      </w:r>
    </w:p>
    <w:p w14:paraId="09AE566D" w14:textId="10056BA6" w:rsidR="006D70FC" w:rsidRDefault="006D70FC" w:rsidP="008B315A">
      <w:pPr>
        <w:ind w:firstLine="720"/>
      </w:pPr>
      <w:r w:rsidRPr="00FA41DB">
        <w:rPr>
          <w:noProof/>
        </w:rPr>
        <w:lastRenderedPageBreak/>
        <w:drawing>
          <wp:anchor distT="0" distB="0" distL="114300" distR="114300" simplePos="0" relativeHeight="251678720" behindDoc="0" locked="0" layoutInCell="1" allowOverlap="1" wp14:anchorId="63271389" wp14:editId="7E877B72">
            <wp:simplePos x="1376979" y="451821"/>
            <wp:positionH relativeFrom="column">
              <wp:align>left</wp:align>
            </wp:positionH>
            <wp:positionV relativeFrom="paragraph">
              <wp:align>top</wp:align>
            </wp:positionV>
            <wp:extent cx="4497572" cy="3796030"/>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28A0092B-C50C-407E-A947-70E740481C1C}">
                          <a14:useLocalDpi xmlns:a14="http://schemas.microsoft.com/office/drawing/2010/main" val="0"/>
                        </a:ext>
                      </a:extLst>
                    </a:blip>
                    <a:stretch>
                      <a:fillRect/>
                    </a:stretch>
                  </pic:blipFill>
                  <pic:spPr>
                    <a:xfrm>
                      <a:off x="0" y="0"/>
                      <a:ext cx="4497572" cy="3796030"/>
                    </a:xfrm>
                    <a:prstGeom prst="rect">
                      <a:avLst/>
                    </a:prstGeom>
                  </pic:spPr>
                </pic:pic>
              </a:graphicData>
            </a:graphic>
          </wp:anchor>
        </w:drawing>
      </w:r>
    </w:p>
    <w:p w14:paraId="7841B1B6" w14:textId="77777777" w:rsidR="006D70FC" w:rsidRPr="006D70FC" w:rsidRDefault="006D70FC" w:rsidP="006D70FC"/>
    <w:p w14:paraId="6AF85E36" w14:textId="77777777" w:rsidR="006D70FC" w:rsidRPr="006D70FC" w:rsidRDefault="006D70FC" w:rsidP="006D70FC"/>
    <w:p w14:paraId="0AD08AB4" w14:textId="77777777" w:rsidR="006D70FC" w:rsidRPr="006D70FC" w:rsidRDefault="006D70FC" w:rsidP="006D70FC"/>
    <w:p w14:paraId="4764794F" w14:textId="77777777" w:rsidR="006D70FC" w:rsidRPr="006D70FC" w:rsidRDefault="006D70FC" w:rsidP="006D70FC"/>
    <w:p w14:paraId="2096A39E" w14:textId="77777777" w:rsidR="006D70FC" w:rsidRPr="006D70FC" w:rsidRDefault="006D70FC" w:rsidP="006D70FC"/>
    <w:p w14:paraId="47703BFA" w14:textId="77777777" w:rsidR="006D70FC" w:rsidRPr="006D70FC" w:rsidRDefault="006D70FC" w:rsidP="006D70FC"/>
    <w:p w14:paraId="6D873638" w14:textId="77777777" w:rsidR="006D70FC" w:rsidRPr="006D70FC" w:rsidRDefault="006D70FC" w:rsidP="006D70FC"/>
    <w:p w14:paraId="35F83DF5" w14:textId="77777777" w:rsidR="006D70FC" w:rsidRPr="006D70FC" w:rsidRDefault="006D70FC" w:rsidP="006D70FC"/>
    <w:p w14:paraId="3AFF7075" w14:textId="0F6DBF8A" w:rsidR="006D70FC" w:rsidRDefault="006D70FC" w:rsidP="008B315A">
      <w:pPr>
        <w:ind w:firstLine="720"/>
      </w:pPr>
    </w:p>
    <w:p w14:paraId="3AEC17A2" w14:textId="77777777" w:rsidR="006D70FC" w:rsidRDefault="006D70FC" w:rsidP="008B315A">
      <w:pPr>
        <w:ind w:firstLine="720"/>
      </w:pPr>
    </w:p>
    <w:p w14:paraId="34D3DA6E" w14:textId="77777777" w:rsidR="006D70FC" w:rsidRDefault="006D70FC" w:rsidP="008B315A">
      <w:pPr>
        <w:ind w:firstLine="720"/>
      </w:pPr>
    </w:p>
    <w:p w14:paraId="0059DB51" w14:textId="03E4BD31" w:rsidR="008B315A" w:rsidRPr="006D70FC" w:rsidRDefault="006D70FC" w:rsidP="006D70FC">
      <w:pPr>
        <w:pStyle w:val="Heading4"/>
        <w:jc w:val="left"/>
      </w:pPr>
      <w:bookmarkStart w:id="31" w:name="_Toc523471937"/>
      <w:r w:rsidRPr="006D70FC">
        <w:t>Figure 3.1: Steps in Prototyping methodology</w:t>
      </w:r>
      <w:r>
        <w:t xml:space="preserve"> </w:t>
      </w:r>
      <w:r>
        <w:fldChar w:fldCharType="begin"/>
      </w:r>
      <w:r>
        <w:instrText xml:space="preserve"> ADDIN ZOTERO_ITEM CSL_CITATION {"citationID":"i1nTPdFp","properties":{"formattedCitation":"(Naumann &amp; Jenkins, 1982)","plainCitation":"(Naumann &amp; Jenkins, 1982)","noteIndex":0},"citationItems":[{"id":15,"uris":["http://zotero.org/users/local/nR4R5TNp/items/MAH8QINP"],"uri":["http://zotero.org/users/local/nR4R5TNp/items/MAH8QINP"],"itemData":{"id":15,"type":"article-journal","title":"Prototyping: The New Paradigm for Systems Development","container-title":"MIS Quarterly","page":"29-44","volume":"6","issue":"3","source":"JSTOR","abstract":"Leading MIS executives and academicians have identified systems development as one of the most critical issues of the 1980s. Their concerns include providing user accessibility to stored information, reducing development cost and delay, increasing developer productivity, and increasing MIS's impact on organizational growth, productivity, and profitability. Among the number of proposed alternative approaches to traditional systems development, prototyping is mentioned frequently. Prototyping is routine in hardware development but not software. The authors review published references to prototyping and related concepts, and synthesize a process model for information systems. In this model, resource requirements are enumerated and discussed. The article includes an analysis of the economics of prototyping, and a brief discussion of several examples. Prototyping for information systems development addresses today's critical issues; it will no doubt raise a new set of research questions for tomorrow.","DOI":"10.2307/248654","ISSN":"0276-7783","shortTitle":"Prototyping","author":[{"family":"Naumann","given":"Justus D."},{"family":"Jenkins","given":"A. Milton"}],"issued":{"date-parts":[["1982"]]}}}],"schema":"https://github.com/citation-style-language/schema/raw/master/csl-citation.json"} </w:instrText>
      </w:r>
      <w:r>
        <w:fldChar w:fldCharType="separate"/>
      </w:r>
      <w:r w:rsidRPr="006D70FC">
        <w:rPr>
          <w:rFonts w:cs="Times New Roman"/>
        </w:rPr>
        <w:t>(Naumann &amp; Jenkins, 1982)</w:t>
      </w:r>
      <w:r>
        <w:fldChar w:fldCharType="end"/>
      </w:r>
      <w:r w:rsidRPr="006D70FC">
        <w:t>.</w:t>
      </w:r>
      <w:bookmarkEnd w:id="31"/>
      <w:r>
        <w:br w:type="textWrapping" w:clear="all"/>
      </w:r>
    </w:p>
    <w:p w14:paraId="10F1FB75" w14:textId="3D6BC6D5" w:rsidR="0060540A" w:rsidRPr="00FA41DB" w:rsidRDefault="0060540A" w:rsidP="00E730F1">
      <w:pPr>
        <w:pStyle w:val="Heading3"/>
      </w:pPr>
      <w:bookmarkStart w:id="32" w:name="_Toc528249163"/>
      <w:r w:rsidRPr="00FA41DB">
        <w:t>3.2.1 Requirements gathering and analysis:</w:t>
      </w:r>
      <w:bookmarkEnd w:id="32"/>
    </w:p>
    <w:p w14:paraId="37DB0675" w14:textId="119D6EF4" w:rsidR="00001AA9" w:rsidRPr="00FA41DB" w:rsidRDefault="0060540A" w:rsidP="0060540A">
      <w:r w:rsidRPr="00FA41DB">
        <w:rPr>
          <w:bCs/>
        </w:rPr>
        <w:t> </w:t>
      </w:r>
      <w:r w:rsidR="008B315A" w:rsidRPr="00FA41DB">
        <w:rPr>
          <w:bCs/>
        </w:rPr>
        <w:tab/>
      </w:r>
      <w:r w:rsidRPr="00FA41DB">
        <w:t>A prototyping model begins with requirements analysis and the requirements of the system are defined in detail. The user is interviewed to know the requirements of the system.</w:t>
      </w:r>
      <w:r w:rsidR="00D50251" w:rsidRPr="00FA41DB">
        <w:t xml:space="preserve"> Basic system requirements for the Citizen – Politician Website as described on the System Objectives. These w</w:t>
      </w:r>
      <w:r w:rsidR="006D70FC">
        <w:t>ere</w:t>
      </w:r>
      <w:r w:rsidR="00D50251" w:rsidRPr="00FA41DB">
        <w:t xml:space="preserve"> arrived at from Interviews with the citizens, politicians and owners of the system who will act as the administrators of the system.</w:t>
      </w:r>
    </w:p>
    <w:p w14:paraId="18492745" w14:textId="49743910" w:rsidR="0060540A" w:rsidRPr="00FA41DB" w:rsidRDefault="0060540A" w:rsidP="00E730F1">
      <w:pPr>
        <w:pStyle w:val="Heading3"/>
      </w:pPr>
      <w:bookmarkStart w:id="33" w:name="_Toc528249164"/>
      <w:r w:rsidRPr="00FA41DB">
        <w:t>3.2.2 Quick design:</w:t>
      </w:r>
      <w:bookmarkEnd w:id="33"/>
      <w:r w:rsidRPr="00FA41DB">
        <w:t> </w:t>
      </w:r>
    </w:p>
    <w:p w14:paraId="6D9849A4" w14:textId="5770466A" w:rsidR="0060540A" w:rsidRPr="00FA41DB" w:rsidRDefault="0060540A" w:rsidP="008B315A">
      <w:pPr>
        <w:ind w:firstLine="720"/>
      </w:pPr>
      <w:r w:rsidRPr="00FA41DB">
        <w:t xml:space="preserve">When requirements are known, a preliminary design or quick design for the system </w:t>
      </w:r>
      <w:r w:rsidR="00D50251" w:rsidRPr="00FA41DB">
        <w:t>will be</w:t>
      </w:r>
      <w:r w:rsidRPr="00FA41DB">
        <w:t xml:space="preserve"> created. It </w:t>
      </w:r>
      <w:r w:rsidR="00D50251" w:rsidRPr="00FA41DB">
        <w:t>will</w:t>
      </w:r>
      <w:r w:rsidRPr="00FA41DB">
        <w:t xml:space="preserve"> not</w:t>
      </w:r>
      <w:r w:rsidR="00D50251" w:rsidRPr="00FA41DB">
        <w:t xml:space="preserve"> be</w:t>
      </w:r>
      <w:r w:rsidRPr="00FA41DB">
        <w:t xml:space="preserve"> a detailed design and</w:t>
      </w:r>
      <w:r w:rsidR="00D50251" w:rsidRPr="00FA41DB">
        <w:t xml:space="preserve"> will</w:t>
      </w:r>
      <w:r w:rsidRPr="00FA41DB">
        <w:t xml:space="preserve"> include only the important aspects of the system, which gives an idea of the system to the user. A quick design helps in developing the prototype.</w:t>
      </w:r>
    </w:p>
    <w:p w14:paraId="363CA6DF" w14:textId="1FADD751" w:rsidR="0060540A" w:rsidRPr="00FA41DB" w:rsidRDefault="0060540A" w:rsidP="00E730F1">
      <w:pPr>
        <w:pStyle w:val="Heading3"/>
      </w:pPr>
      <w:bookmarkStart w:id="34" w:name="_Toc528249165"/>
      <w:r w:rsidRPr="00FA41DB">
        <w:t>3.2.3 Build prototype:</w:t>
      </w:r>
      <w:bookmarkEnd w:id="34"/>
      <w:r w:rsidRPr="00FA41DB">
        <w:t> </w:t>
      </w:r>
    </w:p>
    <w:p w14:paraId="064E19AF" w14:textId="27D6F330" w:rsidR="0060540A" w:rsidRPr="00FA41DB" w:rsidRDefault="0060540A" w:rsidP="008B315A">
      <w:pPr>
        <w:ind w:firstLine="720"/>
      </w:pPr>
      <w:r w:rsidRPr="00FA41DB">
        <w:t>Information gathered from quick design is modified to form the first prototype, which represents the working model of the required system.</w:t>
      </w:r>
      <w:r w:rsidR="001E0254" w:rsidRPr="00FA41DB">
        <w:t xml:space="preserve"> The first prototype of the project website will be presented to users for verification and then comments from users will be used to modify the system.</w:t>
      </w:r>
    </w:p>
    <w:p w14:paraId="26872F8F" w14:textId="45C9FEB7" w:rsidR="0060540A" w:rsidRPr="00FA41DB" w:rsidRDefault="0060540A" w:rsidP="00E730F1">
      <w:pPr>
        <w:pStyle w:val="Heading3"/>
      </w:pPr>
      <w:bookmarkStart w:id="35" w:name="_Toc528249166"/>
      <w:r w:rsidRPr="00FA41DB">
        <w:lastRenderedPageBreak/>
        <w:t>3.2.4 User evaluation:</w:t>
      </w:r>
      <w:bookmarkEnd w:id="35"/>
      <w:r w:rsidRPr="00FA41DB">
        <w:t> </w:t>
      </w:r>
    </w:p>
    <w:p w14:paraId="7D3C00D9" w14:textId="0B622485" w:rsidR="0060540A" w:rsidRPr="00FA41DB" w:rsidRDefault="0060540A" w:rsidP="008B315A">
      <w:pPr>
        <w:ind w:firstLine="720"/>
      </w:pPr>
      <w:r w:rsidRPr="00FA41DB">
        <w:t xml:space="preserve">Next, the proposed system </w:t>
      </w:r>
      <w:r w:rsidR="001E0254" w:rsidRPr="00FA41DB">
        <w:t>will be</w:t>
      </w:r>
      <w:r w:rsidRPr="00FA41DB">
        <w:t xml:space="preserve"> presented to the user for thorough evaluation of the prototype to recognize its strengths and weaknesses such as what is to be added or removed. Comments and suggestions </w:t>
      </w:r>
      <w:r w:rsidR="001E0254" w:rsidRPr="00FA41DB">
        <w:t>will be</w:t>
      </w:r>
      <w:r w:rsidRPr="00FA41DB">
        <w:t xml:space="preserve"> collected from the users and provided to the developer.</w:t>
      </w:r>
    </w:p>
    <w:p w14:paraId="40BDEA28" w14:textId="77777777" w:rsidR="0060540A" w:rsidRPr="00FA41DB" w:rsidRDefault="0060540A" w:rsidP="00E730F1">
      <w:pPr>
        <w:pStyle w:val="Heading3"/>
      </w:pPr>
      <w:bookmarkStart w:id="36" w:name="_Toc528249167"/>
      <w:r w:rsidRPr="00FA41DB">
        <w:t>3.2.5 Refining prototype:</w:t>
      </w:r>
      <w:bookmarkEnd w:id="36"/>
      <w:r w:rsidRPr="00FA41DB">
        <w:t> </w:t>
      </w:r>
    </w:p>
    <w:p w14:paraId="01F98078" w14:textId="0658ACBF" w:rsidR="0060540A" w:rsidRPr="00FA41DB" w:rsidRDefault="0060540A" w:rsidP="008B315A">
      <w:pPr>
        <w:ind w:firstLine="720"/>
      </w:pPr>
      <w:r w:rsidRPr="00FA41DB">
        <w:t xml:space="preserve">Once the user evaluates the prototype and if he is not satisfied, the current prototype </w:t>
      </w:r>
      <w:r w:rsidR="001E0254" w:rsidRPr="00FA41DB">
        <w:t>will be</w:t>
      </w:r>
      <w:r w:rsidRPr="00FA41DB">
        <w:t xml:space="preserve"> refined according to the requirements. That is, a new prototype is developed with the additional information provided by the user. The new prototype </w:t>
      </w:r>
      <w:r w:rsidR="001E0254" w:rsidRPr="00FA41DB">
        <w:t>will</w:t>
      </w:r>
      <w:r w:rsidRPr="00FA41DB">
        <w:t xml:space="preserve"> </w:t>
      </w:r>
      <w:r w:rsidR="001E0254" w:rsidRPr="00FA41DB">
        <w:t>be evaluated just</w:t>
      </w:r>
      <w:r w:rsidRPr="00FA41DB">
        <w:t xml:space="preserve"> like the previous prototype. This process continues until all the requirements specified by the user are met. Once the user is satisfied with the developed prototype, a final system is developed </w:t>
      </w:r>
      <w:r w:rsidR="001E0254" w:rsidRPr="00FA41DB">
        <w:t>based on</w:t>
      </w:r>
      <w:r w:rsidRPr="00FA41DB">
        <w:t xml:space="preserve"> the final prototype. </w:t>
      </w:r>
    </w:p>
    <w:p w14:paraId="0F1267F9" w14:textId="77777777" w:rsidR="0060540A" w:rsidRPr="00FA41DB" w:rsidRDefault="0060540A" w:rsidP="00E730F1">
      <w:pPr>
        <w:pStyle w:val="Heading3"/>
      </w:pPr>
      <w:bookmarkStart w:id="37" w:name="_Toc528249168"/>
      <w:r w:rsidRPr="00FA41DB">
        <w:t>3.2.6 Engineer product:</w:t>
      </w:r>
      <w:bookmarkEnd w:id="37"/>
    </w:p>
    <w:p w14:paraId="2EFE419D" w14:textId="2FF0FE4D" w:rsidR="0060540A" w:rsidRPr="00FA41DB" w:rsidRDefault="0060540A" w:rsidP="00815680">
      <w:r w:rsidRPr="00FA41DB">
        <w:rPr>
          <w:bCs/>
        </w:rPr>
        <w:t> </w:t>
      </w:r>
      <w:r w:rsidR="008B315A" w:rsidRPr="00FA41DB">
        <w:rPr>
          <w:bCs/>
        </w:rPr>
        <w:tab/>
      </w:r>
      <w:r w:rsidRPr="00FA41DB">
        <w:t xml:space="preserve">Once the requirements are completely met, the user accepts the final prototype. The final system </w:t>
      </w:r>
      <w:r w:rsidR="001E0254" w:rsidRPr="00FA41DB">
        <w:t>will be</w:t>
      </w:r>
      <w:r w:rsidRPr="00FA41DB">
        <w:t xml:space="preserve"> evaluated</w:t>
      </w:r>
      <w:r w:rsidR="001E0254" w:rsidRPr="00FA41DB">
        <w:t xml:space="preserve"> and tested</w:t>
      </w:r>
      <w:r w:rsidRPr="00FA41DB">
        <w:t xml:space="preserve"> thoroughly followed by the routine maintenance on regular basis for preventing large-scale failures and minimizing downtime.</w:t>
      </w:r>
    </w:p>
    <w:p w14:paraId="5DE86886" w14:textId="77777777" w:rsidR="00001AA9" w:rsidRPr="00FA41DB" w:rsidRDefault="00001AA9" w:rsidP="00815680"/>
    <w:p w14:paraId="0CD7C2DD" w14:textId="175FAC29" w:rsidR="008973F1" w:rsidRPr="00E730F1" w:rsidRDefault="008973F1" w:rsidP="00E730F1">
      <w:pPr>
        <w:pStyle w:val="Heading2"/>
      </w:pPr>
      <w:bookmarkStart w:id="38" w:name="_Toc528249169"/>
      <w:r w:rsidRPr="00E730F1">
        <w:t>3.</w:t>
      </w:r>
      <w:r w:rsidR="00495780">
        <w:t>3</w:t>
      </w:r>
      <w:r w:rsidRPr="00E730F1">
        <w:t xml:space="preserve"> Deliverables</w:t>
      </w:r>
      <w:bookmarkEnd w:id="38"/>
    </w:p>
    <w:p w14:paraId="5D1B1854" w14:textId="5EF7D308" w:rsidR="008729CA" w:rsidRPr="00FA41DB" w:rsidRDefault="00027376" w:rsidP="00027376">
      <w:r w:rsidRPr="00FA41DB">
        <w:t>There shall be 3 deliverables for this project: Citizen’s Module, Politician’s Module and an Admin Module.</w:t>
      </w:r>
    </w:p>
    <w:p w14:paraId="6467C188" w14:textId="0E0F0753" w:rsidR="00F70899" w:rsidRPr="00FA41DB" w:rsidRDefault="00F70899" w:rsidP="00E730F1">
      <w:pPr>
        <w:pStyle w:val="Heading3"/>
      </w:pPr>
      <w:bookmarkStart w:id="39" w:name="_Toc528249170"/>
      <w:r w:rsidRPr="00FA41DB">
        <w:t>3.</w:t>
      </w:r>
      <w:r w:rsidR="00495780">
        <w:t>3</w:t>
      </w:r>
      <w:r w:rsidRPr="00FA41DB">
        <w:t>.1 Admin Module</w:t>
      </w:r>
      <w:bookmarkEnd w:id="39"/>
    </w:p>
    <w:p w14:paraId="0AB919B9" w14:textId="6DE60052" w:rsidR="00F70899" w:rsidRPr="00FA41DB" w:rsidRDefault="00F70899" w:rsidP="002E50A8">
      <w:pPr>
        <w:ind w:firstLine="720"/>
      </w:pPr>
      <w:r w:rsidRPr="00FA41DB">
        <w:t>The admin module will only be used for verification purposes. It will verify Politician accounts in the system, comments by users, any post that comes into the system from the users and it will also specify the dates for the next election. The admin module will also be responsible for defining functions of various governmental seats so that these functions can be used to gauge the efficiency of the politicians. No post or comment will be visible to users unless verified by the admin module. No Politician account will be viable unless verified by the admin module. Admins will also be allowed to remove accounts that do not agree with terms and conditions of the site, view and reply to bug reports and respond to problems brought to light by the users.</w:t>
      </w:r>
    </w:p>
    <w:p w14:paraId="4D98A9DC" w14:textId="093C6A7E" w:rsidR="00F70899" w:rsidRPr="00FA41DB" w:rsidRDefault="00F70899" w:rsidP="00E730F1">
      <w:pPr>
        <w:pStyle w:val="Heading3"/>
      </w:pPr>
      <w:bookmarkStart w:id="40" w:name="_Toc528249171"/>
      <w:r w:rsidRPr="00FA41DB">
        <w:t>3.</w:t>
      </w:r>
      <w:r w:rsidR="00495780">
        <w:t>3</w:t>
      </w:r>
      <w:r w:rsidRPr="00FA41DB">
        <w:t>.2 Politician’s Module</w:t>
      </w:r>
      <w:bookmarkEnd w:id="40"/>
    </w:p>
    <w:p w14:paraId="4BD706B5" w14:textId="6332A868" w:rsidR="00F70899" w:rsidRPr="00FA41DB" w:rsidRDefault="00F70899" w:rsidP="002E50A8">
      <w:pPr>
        <w:ind w:firstLine="720"/>
      </w:pPr>
      <w:r w:rsidRPr="00FA41DB">
        <w:t xml:space="preserve">The Politician’s module will allow politicians to create accounts and specify their background, personal and political information. This information will be visible to all after </w:t>
      </w:r>
      <w:r w:rsidRPr="00FA41DB">
        <w:lastRenderedPageBreak/>
        <w:t>verification. Users can then post their own information regarding the politicians in terms of achievements, critiques and comments. Both the posted information and the information provided by the politician himself will be used to gauge the popularity and performance of the politician in his seat. This module will also allow politicians to post achievements and critiques about themselves or other politicians but not comments to prevent spreading of propaganda. Politicians will also be allowed to specify if they will be participating in the next elections. This module will finally be able to allow a politician to post their manifesto or alter their information. A manifesto can only be posted once in a term of office before elections are held.</w:t>
      </w:r>
    </w:p>
    <w:p w14:paraId="3CB4EEBD" w14:textId="15EBC919" w:rsidR="00F70899" w:rsidRPr="00E730F1" w:rsidRDefault="00F70899" w:rsidP="00E730F1">
      <w:pPr>
        <w:pStyle w:val="Heading3"/>
      </w:pPr>
      <w:bookmarkStart w:id="41" w:name="_Toc528249172"/>
      <w:r w:rsidRPr="00E730F1">
        <w:t>3.</w:t>
      </w:r>
      <w:r w:rsidR="00495780">
        <w:t>3</w:t>
      </w:r>
      <w:r w:rsidRPr="00E730F1">
        <w:t>.3 Citizen’s Module</w:t>
      </w:r>
      <w:bookmarkEnd w:id="41"/>
    </w:p>
    <w:p w14:paraId="7441502A" w14:textId="413FF463" w:rsidR="00495780" w:rsidRDefault="00892831" w:rsidP="002E50A8">
      <w:pPr>
        <w:ind w:firstLine="720"/>
      </w:pPr>
      <w:r w:rsidRPr="00FA41DB">
        <w:t xml:space="preserve">The Citizen’s module will allow citizens in general to create accounts. A politician cannot have a citizen account. Citizen accounts will allow users to view politician information and post comments about the politicians. They will also be able to post politician achievements and critiques on this module. All information posted by this module will need verification by admin module before it become viable. A citizen account will also need to be verified by an admin to ensure it is not a politician disguised as a citizen. Also, it will need to be ascertained that the citizen does not own more than one account in the System. </w:t>
      </w:r>
      <w:r w:rsidR="00605D36" w:rsidRPr="00FA41DB">
        <w:t>This account will be the main source of information about politicians. This is because the politicians are working for the citizens and citizens need to verify that the politicians are really doing their jobs.</w:t>
      </w:r>
    </w:p>
    <w:p w14:paraId="06FA757B" w14:textId="77777777" w:rsidR="00495780" w:rsidRPr="00FA41DB" w:rsidRDefault="00495780" w:rsidP="00495780">
      <w:pPr>
        <w:tabs>
          <w:tab w:val="right" w:pos="5832"/>
        </w:tabs>
      </w:pPr>
    </w:p>
    <w:p w14:paraId="5179A003" w14:textId="7A0B05F1" w:rsidR="00495780" w:rsidRPr="00FA41DB" w:rsidRDefault="00495780" w:rsidP="00495780">
      <w:pPr>
        <w:pStyle w:val="Heading2"/>
      </w:pPr>
      <w:bookmarkStart w:id="42" w:name="_Toc528249173"/>
      <w:r w:rsidRPr="00FA41DB">
        <w:t>3.</w:t>
      </w:r>
      <w:r>
        <w:t>4</w:t>
      </w:r>
      <w:r w:rsidRPr="00FA41DB">
        <w:t xml:space="preserve"> System Development Tools and Techniques</w:t>
      </w:r>
      <w:bookmarkEnd w:id="42"/>
    </w:p>
    <w:p w14:paraId="41FC7300" w14:textId="77777777" w:rsidR="00495780" w:rsidRPr="00FA41DB" w:rsidRDefault="00495780" w:rsidP="00495780">
      <w:pPr>
        <w:ind w:firstLine="720"/>
      </w:pPr>
      <w:r w:rsidRPr="00FA41DB">
        <w:t>This refers to the actual tools used in develop the website. The tools to be used will be grouped into 5: Web design tools, back-end development tools, database tools, software tools and online resources.</w:t>
      </w:r>
    </w:p>
    <w:p w14:paraId="0CD48DA9" w14:textId="77032FB8" w:rsidR="00495780" w:rsidRPr="00FA41DB" w:rsidRDefault="00495780" w:rsidP="00495780">
      <w:pPr>
        <w:pStyle w:val="Heading3"/>
      </w:pPr>
      <w:bookmarkStart w:id="43" w:name="_Toc528249174"/>
      <w:r w:rsidRPr="00FA41DB">
        <w:t>3.</w:t>
      </w:r>
      <w:r>
        <w:t>4</w:t>
      </w:r>
      <w:r w:rsidRPr="00FA41DB">
        <w:t>.1 Web Design Tools</w:t>
      </w:r>
      <w:bookmarkEnd w:id="43"/>
    </w:p>
    <w:p w14:paraId="514B4AE2" w14:textId="77777777" w:rsidR="00495780" w:rsidRPr="00FA41DB" w:rsidRDefault="00495780" w:rsidP="00495780">
      <w:pPr>
        <w:ind w:firstLine="720"/>
      </w:pPr>
      <w:r w:rsidRPr="00FA41DB">
        <w:t>The web design tools to create web pages will be Hypertext Mark-up Language (HTML), Cascading Stylesheets (CSS) and JavaScript (Ajax and jQuery). Hypertext Mark-up Language (HTML) will be used to define the logical representation of elements on the different web pages. Cascading Stylesheets (CSS) will be used to define format of the web pages and their elements. JavaScript will be used to create dynamic web pages with the help of Ajax and jQuery. Bootstrap will also be employed to create web pages that change depending on size of screen thus looking good on any device. These web design tools are essential for front end development of the web pages. This refers to the user interface and user experience.</w:t>
      </w:r>
    </w:p>
    <w:p w14:paraId="5084ACAC" w14:textId="59471DE6" w:rsidR="00495780" w:rsidRPr="00FA41DB" w:rsidRDefault="00495780" w:rsidP="00495780">
      <w:pPr>
        <w:pStyle w:val="Heading3"/>
      </w:pPr>
      <w:bookmarkStart w:id="44" w:name="_Toc528249175"/>
      <w:r w:rsidRPr="00FA41DB">
        <w:lastRenderedPageBreak/>
        <w:t>3.</w:t>
      </w:r>
      <w:r>
        <w:t>4</w:t>
      </w:r>
      <w:r w:rsidRPr="00FA41DB">
        <w:t>.2 Back End Development Tools</w:t>
      </w:r>
      <w:bookmarkEnd w:id="44"/>
    </w:p>
    <w:p w14:paraId="0CE123E5" w14:textId="77777777" w:rsidR="00495780" w:rsidRPr="00FA41DB" w:rsidRDefault="00495780" w:rsidP="00495780">
      <w:pPr>
        <w:ind w:firstLine="720"/>
      </w:pPr>
      <w:r w:rsidRPr="00FA41DB">
        <w:t>PHP will be the main backend language for the platform. PHP will help in processing of data to give information and will also enable communication with the database. A database is needed for storage of information. Java may also be employed in the backend if a functionality is better implemented in Java than PHP due to constraints like security. These two back end languages will enable data to be processed to give information that can be used in decision making.</w:t>
      </w:r>
    </w:p>
    <w:p w14:paraId="342AC0C3" w14:textId="3DF5C1D6" w:rsidR="00495780" w:rsidRPr="00FA41DB" w:rsidRDefault="00495780" w:rsidP="00495780">
      <w:pPr>
        <w:pStyle w:val="Heading3"/>
      </w:pPr>
      <w:bookmarkStart w:id="45" w:name="_Toc528249176"/>
      <w:r w:rsidRPr="00FA41DB">
        <w:t>3.</w:t>
      </w:r>
      <w:r>
        <w:t>4</w:t>
      </w:r>
      <w:r w:rsidRPr="00FA41DB">
        <w:t>.3 Database Tools</w:t>
      </w:r>
      <w:bookmarkEnd w:id="45"/>
    </w:p>
    <w:p w14:paraId="6731D7FF" w14:textId="77777777" w:rsidR="00495780" w:rsidRPr="00FA41DB" w:rsidRDefault="00495780" w:rsidP="00495780">
      <w:pPr>
        <w:ind w:firstLine="720"/>
      </w:pPr>
      <w:r w:rsidRPr="00FA41DB">
        <w:t>The database will be a MySQL database which will be put on an online database for availability. A database is essential for information storage after processing on the back end. The MySQL database will first be designed and tested on localhost using Apache phpMyAdmin before being deployed to an online database vendor.</w:t>
      </w:r>
    </w:p>
    <w:p w14:paraId="7E3845B2" w14:textId="3B185EAC" w:rsidR="00495780" w:rsidRPr="00FA41DB" w:rsidRDefault="00495780" w:rsidP="00495780">
      <w:pPr>
        <w:pStyle w:val="Heading3"/>
      </w:pPr>
      <w:bookmarkStart w:id="46" w:name="_Toc528249177"/>
      <w:r w:rsidRPr="00FA41DB">
        <w:t>3.</w:t>
      </w:r>
      <w:r>
        <w:t>4</w:t>
      </w:r>
      <w:r w:rsidRPr="00FA41DB">
        <w:t>.4 Software Tools</w:t>
      </w:r>
      <w:bookmarkEnd w:id="46"/>
    </w:p>
    <w:p w14:paraId="4FD6CBBA" w14:textId="77777777" w:rsidR="00495780" w:rsidRPr="00FA41DB" w:rsidRDefault="00495780" w:rsidP="00495780">
      <w:pPr>
        <w:ind w:firstLine="720"/>
      </w:pPr>
      <w:r w:rsidRPr="00FA41DB">
        <w:t>The software to be used in development will be Sublime Text for HTML, CSS, JavaScript (front end) and PHP (back end) and NetBeans for Java Servlets (back end). Apache (phpMyAdmin) will be used to develop the database on localhost after which it will be deployed. The website will also first be developed and tested on localhost through Apache servers before it is deployed. This is because PHP and Java Servlets code can only run on a server and Ajax has strict policies like same origin policy. Thus, to mitigate these constraints, the initial server will be localhost (Apache Xampp) before deployment.</w:t>
      </w:r>
    </w:p>
    <w:p w14:paraId="7E528764" w14:textId="3613763C" w:rsidR="00495780" w:rsidRPr="00FA41DB" w:rsidRDefault="00495780" w:rsidP="00495780">
      <w:pPr>
        <w:pStyle w:val="Heading3"/>
      </w:pPr>
      <w:bookmarkStart w:id="47" w:name="_Toc528249178"/>
      <w:r w:rsidRPr="00FA41DB">
        <w:t>3.</w:t>
      </w:r>
      <w:r>
        <w:t>4</w:t>
      </w:r>
      <w:r w:rsidRPr="00FA41DB">
        <w:t>.5 Online Resources</w:t>
      </w:r>
      <w:bookmarkEnd w:id="47"/>
    </w:p>
    <w:p w14:paraId="3F210BF4" w14:textId="77777777" w:rsidR="00495780" w:rsidRPr="00FA41DB" w:rsidRDefault="00495780" w:rsidP="00495780">
      <w:pPr>
        <w:ind w:firstLine="720"/>
      </w:pPr>
      <w:r w:rsidRPr="00FA41DB">
        <w:t xml:space="preserve">These are the online platforms that will aid in development or research in this project. Information on coding will be retrieved from sites such as </w:t>
      </w:r>
      <w:proofErr w:type="gramStart"/>
      <w:r w:rsidRPr="00FA41DB">
        <w:t>docs.Oracle</w:t>
      </w:r>
      <w:proofErr w:type="gramEnd"/>
      <w:r w:rsidRPr="00FA41DB">
        <w:t>, Php.net, StackOverflow and W3Schools. The project files will, after development and testing on localhost, be deployed on GitHub. This will enable it to be always available from any part of the world. GitHub will also be used for collaboration between us since it is a version control system, thus enabling ease of development. The database will be deployed on an online database vendor. These online resources will enable ease of development and deployment of the system after development and testing.</w:t>
      </w:r>
    </w:p>
    <w:p w14:paraId="40FEB88B" w14:textId="77777777" w:rsidR="00495780" w:rsidRDefault="00495780" w:rsidP="00495780"/>
    <w:p w14:paraId="5262E4A1" w14:textId="77777777" w:rsidR="00495780" w:rsidRDefault="00495780">
      <w:pPr>
        <w:spacing w:before="0" w:after="160" w:line="259" w:lineRule="auto"/>
        <w:jc w:val="left"/>
      </w:pPr>
    </w:p>
    <w:p w14:paraId="3C04CAF8" w14:textId="4BFFA0B8" w:rsidR="003958ED" w:rsidRDefault="008973F1" w:rsidP="004942C5">
      <w:pPr>
        <w:spacing w:before="0" w:after="160" w:line="259" w:lineRule="auto"/>
        <w:jc w:val="left"/>
      </w:pPr>
      <w:r w:rsidRPr="00FA41DB">
        <w:br w:type="page"/>
      </w:r>
    </w:p>
    <w:p w14:paraId="3EFB815F" w14:textId="79650B0B" w:rsidR="008578B4" w:rsidRDefault="008578B4" w:rsidP="00695E6E">
      <w:pPr>
        <w:pStyle w:val="Heading1"/>
      </w:pPr>
      <w:bookmarkStart w:id="48" w:name="_Toc528249190"/>
      <w:r>
        <w:lastRenderedPageBreak/>
        <w:t>Chapter 4: System Analysis and Design</w:t>
      </w:r>
    </w:p>
    <w:p w14:paraId="3465A7F9" w14:textId="24A2F561" w:rsidR="008578B4" w:rsidRDefault="008578B4" w:rsidP="008578B4">
      <w:pPr>
        <w:pStyle w:val="Heading2"/>
      </w:pPr>
      <w:r>
        <w:t>4.1 Introduction</w:t>
      </w:r>
    </w:p>
    <w:p w14:paraId="1AAC48BB" w14:textId="42665CA4" w:rsidR="00120744" w:rsidRPr="00120744" w:rsidRDefault="00120744" w:rsidP="00120744">
      <w:r>
        <w:t>This chapter discusses the System Analysis and Design</w:t>
      </w:r>
      <w:r w:rsidR="00B056AE">
        <w:t xml:space="preserve"> which includes examining out how the present system works.</w:t>
      </w:r>
    </w:p>
    <w:p w14:paraId="6ECAD0E5" w14:textId="323863C8" w:rsidR="008578B4" w:rsidRDefault="008578B4" w:rsidP="008578B4">
      <w:pPr>
        <w:pStyle w:val="Heading2"/>
      </w:pPr>
      <w:r>
        <w:t>4.2 System Requirement Analysis</w:t>
      </w:r>
    </w:p>
    <w:p w14:paraId="3858C6A6" w14:textId="4893C81D" w:rsidR="00B056AE" w:rsidRDefault="00B056AE" w:rsidP="00B056AE">
      <w:pPr>
        <w:rPr>
          <w:sz w:val="17"/>
          <w:szCs w:val="17"/>
          <w:shd w:val="clear" w:color="auto" w:fill="FFFFFF"/>
          <w:vertAlign w:val="superscript"/>
        </w:rPr>
      </w:pPr>
      <w:r>
        <w:t xml:space="preserve">System Requirement Analysis in software Engineering </w:t>
      </w:r>
      <w:r>
        <w:rPr>
          <w:shd w:val="clear" w:color="auto" w:fill="FFFFFF"/>
        </w:rPr>
        <w:t>encompasses those tasks that go into determining the needs or conditions to meet for a new or altered product or project, taking account of the possibly conflicting </w:t>
      </w:r>
      <w:hyperlink r:id="rId18" w:tooltip="Requirement" w:history="1">
        <w:r w:rsidRPr="00B056AE">
          <w:t>requirements</w:t>
        </w:r>
      </w:hyperlink>
      <w:r w:rsidRPr="00B056AE">
        <w:t> </w:t>
      </w:r>
      <w:r>
        <w:rPr>
          <w:shd w:val="clear" w:color="auto" w:fill="FFFFFF"/>
        </w:rPr>
        <w:t>of the various </w:t>
      </w:r>
      <w:hyperlink r:id="rId19" w:tooltip="Stakeholder (corporate)" w:history="1">
        <w:r w:rsidRPr="00B056AE">
          <w:t>stakeholders</w:t>
        </w:r>
      </w:hyperlink>
      <w:r w:rsidRPr="00B056AE">
        <w:t>,</w:t>
      </w:r>
      <w:r>
        <w:rPr>
          <w:shd w:val="clear" w:color="auto" w:fill="FFFFFF"/>
        </w:rPr>
        <w:t> </w:t>
      </w:r>
      <w:r w:rsidRPr="00B056AE">
        <w:rPr>
          <w:iCs/>
          <w:shd w:val="clear" w:color="auto" w:fill="FFFFFF"/>
        </w:rPr>
        <w:t>analy</w:t>
      </w:r>
      <w:r>
        <w:rPr>
          <w:iCs/>
          <w:shd w:val="clear" w:color="auto" w:fill="FFFFFF"/>
        </w:rPr>
        <w:t>s</w:t>
      </w:r>
      <w:r w:rsidRPr="00B056AE">
        <w:rPr>
          <w:iCs/>
          <w:shd w:val="clear" w:color="auto" w:fill="FFFFFF"/>
        </w:rPr>
        <w:t>ing, documenting, validating and managing</w:t>
      </w:r>
      <w:r w:rsidRPr="00B056AE">
        <w:rPr>
          <w:shd w:val="clear" w:color="auto" w:fill="FFFFFF"/>
        </w:rPr>
        <w:t> </w:t>
      </w:r>
      <w:r>
        <w:rPr>
          <w:shd w:val="clear" w:color="auto" w:fill="FFFFFF"/>
        </w:rPr>
        <w:t>software or system requirements.</w:t>
      </w:r>
      <w:r>
        <w:rPr>
          <w:sz w:val="17"/>
          <w:szCs w:val="17"/>
          <w:shd w:val="clear" w:color="auto" w:fill="FFFFFF"/>
          <w:vertAlign w:val="superscript"/>
        </w:rPr>
        <w:t xml:space="preserve"> </w:t>
      </w:r>
      <w:r w:rsidRPr="00B056AE">
        <w:t>These requirements include</w:t>
      </w:r>
      <w:r>
        <w:t>: Fu</w:t>
      </w:r>
      <w:r w:rsidR="00C63CA1">
        <w:t>n</w:t>
      </w:r>
      <w:r>
        <w:t>ctional and Non-functional Requirements</w:t>
      </w:r>
      <w:r w:rsidR="00C63CA1">
        <w:t>.</w:t>
      </w:r>
    </w:p>
    <w:p w14:paraId="546C0C5E" w14:textId="77777777" w:rsidR="00B056AE" w:rsidRPr="00B056AE" w:rsidRDefault="00B056AE" w:rsidP="00B056AE"/>
    <w:p w14:paraId="0AF83787" w14:textId="6870EED4" w:rsidR="008578B4" w:rsidRDefault="008578B4" w:rsidP="008578B4">
      <w:pPr>
        <w:pStyle w:val="Heading2"/>
      </w:pPr>
      <w:r>
        <w:t>4.2.1 Fundamental Requirements</w:t>
      </w:r>
    </w:p>
    <w:p w14:paraId="66D9AB94" w14:textId="18F40DC3" w:rsidR="00C63CA1" w:rsidRDefault="00C63CA1" w:rsidP="00C63CA1">
      <w:r>
        <w:t>These describe what the system should do so that the user can accomplish a specific task, in other words, the behaviour of the system.</w:t>
      </w:r>
    </w:p>
    <w:p w14:paraId="4C1DA05D" w14:textId="29A42241" w:rsidR="00EC7A60" w:rsidRDefault="00EC7A60" w:rsidP="00C63CA1">
      <w:r>
        <w:t>Generally, t</w:t>
      </w:r>
      <w:r w:rsidR="00C63CA1">
        <w:t xml:space="preserve">he Citizen-Politician Website </w:t>
      </w:r>
      <w:r>
        <w:t xml:space="preserve">enables its users to create accounts, log into their accounts, define the type of account created either as a citizen or a politician. The citizen can post a comment, an achievement or a critique regarding a politician which then the system creates a percentage score in accordance with what the citizen posts. The </w:t>
      </w:r>
      <w:r w:rsidR="001443EB">
        <w:t>system also enable</w:t>
      </w:r>
      <w:r w:rsidR="00AE3B11">
        <w:t>s</w:t>
      </w:r>
      <w:r w:rsidR="001443EB">
        <w:t xml:space="preserve"> </w:t>
      </w:r>
      <w:r>
        <w:t xml:space="preserve">citizens </w:t>
      </w:r>
      <w:r w:rsidR="001443EB">
        <w:t>to</w:t>
      </w:r>
      <w:r>
        <w:t xml:space="preserve"> search for posts for example a video or a comment</w:t>
      </w:r>
      <w:r w:rsidR="001443EB">
        <w:t>.</w:t>
      </w:r>
    </w:p>
    <w:p w14:paraId="33650793" w14:textId="19998F7F" w:rsidR="001443EB" w:rsidRDefault="001443EB" w:rsidP="00C63CA1">
      <w:r>
        <w:t xml:space="preserve">The system shows recently posted stories happening in various counties, politician information and own account information. The politician </w:t>
      </w:r>
      <w:proofErr w:type="gramStart"/>
      <w:r>
        <w:t>is able to</w:t>
      </w:r>
      <w:proofErr w:type="gramEnd"/>
      <w:r>
        <w:t xml:space="preserve"> post a manifesto, participation in the next elections, post their personal, educational and political background and finally the politician can start a poll in which the citizens will contribute.</w:t>
      </w:r>
    </w:p>
    <w:p w14:paraId="39059357" w14:textId="19374A14" w:rsidR="00C63CA1" w:rsidRPr="00C63CA1" w:rsidRDefault="001443EB" w:rsidP="00C63CA1">
      <w:r>
        <w:t xml:space="preserve">The administrator </w:t>
      </w:r>
      <w:proofErr w:type="gramStart"/>
      <w:r>
        <w:t>is able to</w:t>
      </w:r>
      <w:proofErr w:type="gramEnd"/>
      <w:r>
        <w:t xml:space="preserve"> verify or disable accounts, verify posts made by users, declares and update functions of politicians</w:t>
      </w:r>
      <w:r w:rsidR="00AE3B11">
        <w:t>, update date of the next elections, reply to bugs posted by other users, perform site settings and reply to bugs posted by other users.</w:t>
      </w:r>
    </w:p>
    <w:p w14:paraId="42B3077B" w14:textId="672D2144" w:rsidR="008578B4" w:rsidRDefault="008578B4" w:rsidP="008578B4">
      <w:pPr>
        <w:pStyle w:val="Heading2"/>
      </w:pPr>
      <w:r>
        <w:t>4.2.2 Non-Fundamental Requirement</w:t>
      </w:r>
    </w:p>
    <w:p w14:paraId="632FD94E" w14:textId="5F480971" w:rsidR="006D69C8" w:rsidRPr="006D69C8" w:rsidRDefault="006D69C8" w:rsidP="006D69C8">
      <w:r>
        <w:t>These describe the quality attributes, design and implementation, constrain and external interfaces which the system must have.</w:t>
      </w:r>
    </w:p>
    <w:p w14:paraId="73776010" w14:textId="497829E0" w:rsidR="00557275" w:rsidRDefault="00557275" w:rsidP="00557275">
      <w:r>
        <w:t>Availability-</w:t>
      </w:r>
      <w:r w:rsidR="006D69C8">
        <w:t xml:space="preserve"> The data is stored in a database which then together with the entire system is stored in an online trusted server.</w:t>
      </w:r>
    </w:p>
    <w:p w14:paraId="10574E55" w14:textId="5CA14CFD" w:rsidR="00557275" w:rsidRDefault="00557275" w:rsidP="00557275">
      <w:r>
        <w:lastRenderedPageBreak/>
        <w:t>Portability-</w:t>
      </w:r>
      <w:r w:rsidR="006822F3">
        <w:t xml:space="preserve"> The system is accessible to users using different platforms such as Windows, Linux provided the browser is available since the system is web-based.</w:t>
      </w:r>
    </w:p>
    <w:p w14:paraId="585B7DF1" w14:textId="4F78B4A5" w:rsidR="00557275" w:rsidRDefault="00557275" w:rsidP="00557275">
      <w:r>
        <w:t>Operational-</w:t>
      </w:r>
      <w:r w:rsidR="006822F3">
        <w:t xml:space="preserve"> The use of bootstrap has enable</w:t>
      </w:r>
      <w:r w:rsidR="008E5AC7">
        <w:t xml:space="preserve">d </w:t>
      </w:r>
      <w:r w:rsidR="006822F3">
        <w:t>the system to be available on any device either a mobile phone or desktop.</w:t>
      </w:r>
    </w:p>
    <w:p w14:paraId="2F704B2F" w14:textId="32213D6C" w:rsidR="00557275" w:rsidRDefault="00557275" w:rsidP="00557275">
      <w:r>
        <w:t>Reliability-</w:t>
      </w:r>
      <w:r w:rsidR="008E5AC7">
        <w:t xml:space="preserve"> Information is gathered from a trusted source which is then verified by the admin and the system is developed to be reliable in terms of information provided. </w:t>
      </w:r>
    </w:p>
    <w:p w14:paraId="107DCAC3" w14:textId="6161ED5C" w:rsidR="00557275" w:rsidRDefault="00557275" w:rsidP="00557275">
      <w:r>
        <w:t>Usability-</w:t>
      </w:r>
      <w:r w:rsidR="003E3A07">
        <w:t xml:space="preserve"> The system is user friendly such that it is easy to use and navigate.</w:t>
      </w:r>
    </w:p>
    <w:p w14:paraId="333665BF" w14:textId="0C9CF9D1" w:rsidR="00557275" w:rsidRDefault="00557275" w:rsidP="00557275">
      <w:r>
        <w:t>Security-</w:t>
      </w:r>
      <w:r w:rsidR="00FC1F17">
        <w:t>The accounts created and the database itself is secured using passwords.</w:t>
      </w:r>
    </w:p>
    <w:p w14:paraId="7D288377" w14:textId="50BEA9E4" w:rsidR="00DD070F" w:rsidRDefault="00DD070F" w:rsidP="00557275">
      <w:r>
        <w:t xml:space="preserve">Maintainability - The admin </w:t>
      </w:r>
      <w:r w:rsidR="003C358D">
        <w:t>constantly</w:t>
      </w:r>
      <w:r>
        <w:t xml:space="preserve"> performs system settings.</w:t>
      </w:r>
    </w:p>
    <w:p w14:paraId="2942A80F" w14:textId="77777777" w:rsidR="00557275" w:rsidRPr="00557275" w:rsidRDefault="00557275" w:rsidP="00557275"/>
    <w:p w14:paraId="3F7CB5D8" w14:textId="62F15233" w:rsidR="008578B4" w:rsidRDefault="008578B4" w:rsidP="008578B4">
      <w:pPr>
        <w:pStyle w:val="Heading2"/>
      </w:pPr>
      <w:r>
        <w:t>4.3 System Narrative</w:t>
      </w:r>
    </w:p>
    <w:p w14:paraId="2087EBAC" w14:textId="60576C54" w:rsidR="00BA55D6" w:rsidRDefault="00576937" w:rsidP="00FC1F17">
      <w:r>
        <w:t>The</w:t>
      </w:r>
      <w:r w:rsidR="009D6AB9">
        <w:t xml:space="preserve"> first thing any user on the Citizen-Politician Website will glance at is the homepage. The homepage consists of a bit of information about the system and hyperlinks for registering I, login and navigation to other pages like report a bug page, request for help and Contact page. A user </w:t>
      </w:r>
      <w:proofErr w:type="gramStart"/>
      <w:r w:rsidR="009D6AB9">
        <w:t>is allowed to</w:t>
      </w:r>
      <w:proofErr w:type="gramEnd"/>
      <w:r w:rsidR="009D6AB9">
        <w:t xml:space="preserve"> login successfully creating an account in the system. The user is then redirected to the star page depending on the type of user he or she signed up as. </w:t>
      </w:r>
    </w:p>
    <w:p w14:paraId="7EC2206F" w14:textId="77777777" w:rsidR="004942C5" w:rsidRPr="00FA41DB" w:rsidRDefault="004942C5" w:rsidP="004942C5">
      <w:pPr>
        <w:ind w:firstLine="720"/>
      </w:pPr>
      <w:r w:rsidRPr="00FA41DB">
        <w:t xml:space="preserve">The Citizen-Politician Website will have a homepage. The homepage will be a page with a little bit of information about the system and hyperlinks for registering, login, and navigating to other pages like report a bug page, ask a question page or contact us page. A user will be allowed to login after successfully creating an account in the system. The user will then be redirected to the start page. </w:t>
      </w:r>
    </w:p>
    <w:p w14:paraId="78632D8B" w14:textId="77777777" w:rsidR="004942C5" w:rsidRPr="00FA41DB" w:rsidRDefault="004942C5" w:rsidP="004942C5">
      <w:pPr>
        <w:ind w:firstLine="720"/>
      </w:pPr>
      <w:r w:rsidRPr="00FA41DB">
        <w:t xml:space="preserve">The start page will have recent stories and a navigation bar to navigate to other pages. One of the pages will be the politicians’ page. This page will allow the user to search or sort politicians and view their information. It will also allow a user to post information about a politician in terms of critiques, achievements and comments. </w:t>
      </w:r>
    </w:p>
    <w:p w14:paraId="0FD72B01" w14:textId="77777777" w:rsidR="004942C5" w:rsidRPr="00FA41DB" w:rsidRDefault="004942C5" w:rsidP="004942C5">
      <w:pPr>
        <w:ind w:firstLine="720"/>
      </w:pPr>
      <w:r w:rsidRPr="00FA41DB">
        <w:t xml:space="preserve">Another page will be my profile page which will have information about the current logged in user. There will also exist a settings page which will allow the user to select various settings like change profile details. Information available about the politician will be personal, political or educational. </w:t>
      </w:r>
    </w:p>
    <w:p w14:paraId="4C99826E" w14:textId="77777777" w:rsidR="004942C5" w:rsidRDefault="004942C5" w:rsidP="004942C5">
      <w:pPr>
        <w:ind w:firstLine="720"/>
      </w:pPr>
      <w:r w:rsidRPr="00FA41DB">
        <w:t xml:space="preserve">There will also exist a page where users will be able to see various rankings of politicians vying for the same seat in the same or all counties in the upcoming elections. The </w:t>
      </w:r>
      <w:r w:rsidRPr="00FA41DB">
        <w:lastRenderedPageBreak/>
        <w:t>rankings will be a percentage score of popularity to the citizens and viability/efficiency of the candidate to the seat they are taking.</w:t>
      </w:r>
    </w:p>
    <w:p w14:paraId="382D9139" w14:textId="77777777" w:rsidR="004942C5" w:rsidRPr="00FA41DB" w:rsidRDefault="004942C5" w:rsidP="004942C5">
      <w:pPr>
        <w:ind w:firstLine="720"/>
      </w:pPr>
      <w:r>
        <w:t>The politician’s module will have the same interface as the citizen’s module only with a few major changes. Politicians will not be able to post comments, only achievements and critiques. They will also have a page that will guide them on how to post a manifesto. In their my profile page, politicians will also be able to specify if they will be participating in the next election and for what seat.</w:t>
      </w:r>
    </w:p>
    <w:p w14:paraId="14E3B5CC" w14:textId="47291AB0" w:rsidR="004942C5" w:rsidRPr="00FC1F17" w:rsidRDefault="004942C5" w:rsidP="004942C5">
      <w:r w:rsidRPr="00FA41DB">
        <w:t>All information available on the site will either come from the citizen’s module or the politician’s module but will have to be verified for accuracy by the admin module</w:t>
      </w:r>
      <w:r>
        <w:t>.</w:t>
      </w:r>
    </w:p>
    <w:p w14:paraId="37DF1F56" w14:textId="6C6E886A" w:rsidR="008578B4" w:rsidRDefault="008578B4" w:rsidP="008578B4">
      <w:pPr>
        <w:pStyle w:val="Heading2"/>
      </w:pPr>
      <w:r>
        <w:t>4.4 Design Diagram</w:t>
      </w:r>
      <w:r w:rsidR="004942C5">
        <w:t>s</w:t>
      </w:r>
    </w:p>
    <w:p w14:paraId="2516FAE2" w14:textId="632E16F3" w:rsidR="008578B4" w:rsidRDefault="008578B4" w:rsidP="00752407">
      <w:pPr>
        <w:pStyle w:val="Heading2"/>
      </w:pPr>
      <w:r>
        <w:t>4.4.1 Use Case</w:t>
      </w:r>
    </w:p>
    <w:p w14:paraId="2E3FBABF" w14:textId="1727BEA4" w:rsidR="00E07E50" w:rsidRDefault="003C322F" w:rsidP="00E07E50">
      <w:pPr>
        <w:pStyle w:val="Heading4"/>
      </w:pPr>
      <w:r>
        <w:rPr>
          <w:noProof/>
        </w:rPr>
        <w:drawing>
          <wp:inline distT="0" distB="0" distL="0" distR="0" wp14:anchorId="1C022FBD" wp14:editId="60C4D0F7">
            <wp:extent cx="5731510" cy="3609975"/>
            <wp:effectExtent l="0" t="0" r="2540"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731510" cy="3609975"/>
                    </a:xfrm>
                    <a:prstGeom prst="rect">
                      <a:avLst/>
                    </a:prstGeom>
                  </pic:spPr>
                </pic:pic>
              </a:graphicData>
            </a:graphic>
          </wp:inline>
        </w:drawing>
      </w:r>
    </w:p>
    <w:p w14:paraId="6AC96029" w14:textId="46C944E9" w:rsidR="00E07E50" w:rsidRDefault="00E07E50" w:rsidP="00E07E50">
      <w:pPr>
        <w:pStyle w:val="Heading4"/>
      </w:pPr>
      <w:r>
        <w:t>Figure 4.1: Use Case Diagram.</w:t>
      </w:r>
    </w:p>
    <w:p w14:paraId="32658AFE" w14:textId="77777777" w:rsidR="00E07E50" w:rsidRPr="00E07E50" w:rsidRDefault="00E07E50" w:rsidP="00E07E50"/>
    <w:p w14:paraId="3CAB9887" w14:textId="7854ABC5" w:rsidR="008578B4" w:rsidRDefault="006D49B2" w:rsidP="00752407">
      <w:pPr>
        <w:pStyle w:val="Heading2"/>
      </w:pPr>
      <w:r>
        <w:lastRenderedPageBreak/>
        <w:t>4.4.2</w:t>
      </w:r>
      <w:r w:rsidR="008578B4">
        <w:t xml:space="preserve"> Data Flow Diagram</w:t>
      </w:r>
    </w:p>
    <w:p w14:paraId="5A6C8AE2" w14:textId="7C91FEC6" w:rsidR="00B0676B" w:rsidRDefault="00B0676B" w:rsidP="00B0676B">
      <w:r>
        <w:rPr>
          <w:noProof/>
        </w:rPr>
        <w:drawing>
          <wp:inline distT="0" distB="0" distL="0" distR="0" wp14:anchorId="00CCCB78" wp14:editId="0AEC6874">
            <wp:extent cx="5731510" cy="3639770"/>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731510" cy="3639770"/>
                    </a:xfrm>
                    <a:prstGeom prst="rect">
                      <a:avLst/>
                    </a:prstGeom>
                  </pic:spPr>
                </pic:pic>
              </a:graphicData>
            </a:graphic>
          </wp:inline>
        </w:drawing>
      </w:r>
    </w:p>
    <w:p w14:paraId="07E7DD3B" w14:textId="641FD5F7" w:rsidR="00E07E50" w:rsidRDefault="00E07E50" w:rsidP="00E07E50">
      <w:pPr>
        <w:pStyle w:val="Heading4"/>
      </w:pPr>
      <w:r>
        <w:t>Figure 4.2: Data Flow Diagram</w:t>
      </w:r>
    </w:p>
    <w:p w14:paraId="2A5042CF" w14:textId="377A9687" w:rsidR="00E07E50" w:rsidRDefault="00E07E50" w:rsidP="00E07E50">
      <w:pPr>
        <w:pStyle w:val="Heading3"/>
      </w:pPr>
      <w:r>
        <w:t>4.4.3: Entity Relationship Diagram</w:t>
      </w:r>
    </w:p>
    <w:p w14:paraId="74ED82B2" w14:textId="77777777" w:rsidR="00E07E50" w:rsidRPr="00E07E50" w:rsidRDefault="00E07E50" w:rsidP="00E07E50"/>
    <w:p w14:paraId="3811233D" w14:textId="6F921760" w:rsidR="00752407" w:rsidRDefault="00752407" w:rsidP="00752407">
      <w:pPr>
        <w:pStyle w:val="Heading2"/>
      </w:pPr>
      <w:r>
        <w:t>4.4.4 Database Schema</w:t>
      </w:r>
    </w:p>
    <w:p w14:paraId="5297B948" w14:textId="57D568B6" w:rsidR="00C16C4C" w:rsidRDefault="00C16C4C" w:rsidP="00C16C4C">
      <w:r>
        <w:rPr>
          <w:noProof/>
        </w:rPr>
        <w:drawing>
          <wp:inline distT="0" distB="0" distL="0" distR="0" wp14:anchorId="3120E06F" wp14:editId="0B04F270">
            <wp:extent cx="5731510" cy="2820035"/>
            <wp:effectExtent l="0" t="0" r="254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731510" cy="2820035"/>
                    </a:xfrm>
                    <a:prstGeom prst="rect">
                      <a:avLst/>
                    </a:prstGeom>
                  </pic:spPr>
                </pic:pic>
              </a:graphicData>
            </a:graphic>
          </wp:inline>
        </w:drawing>
      </w:r>
    </w:p>
    <w:p w14:paraId="311EE689" w14:textId="1D1344B5" w:rsidR="00C16C4C" w:rsidRDefault="00C16C4C" w:rsidP="00C16C4C"/>
    <w:p w14:paraId="073FA79A" w14:textId="10F43194" w:rsidR="00C16C4C" w:rsidRDefault="00C16C4C" w:rsidP="00C16C4C">
      <w:r>
        <w:rPr>
          <w:noProof/>
        </w:rPr>
        <w:lastRenderedPageBreak/>
        <w:drawing>
          <wp:inline distT="0" distB="0" distL="0" distR="0" wp14:anchorId="41BCF5B0" wp14:editId="4A5FE88D">
            <wp:extent cx="5731510" cy="3362325"/>
            <wp:effectExtent l="0" t="0" r="2540" b="952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731510" cy="3362325"/>
                    </a:xfrm>
                    <a:prstGeom prst="rect">
                      <a:avLst/>
                    </a:prstGeom>
                  </pic:spPr>
                </pic:pic>
              </a:graphicData>
            </a:graphic>
          </wp:inline>
        </w:drawing>
      </w:r>
    </w:p>
    <w:p w14:paraId="031EBDD5" w14:textId="7B059BA4" w:rsidR="0021284F" w:rsidRPr="00C16C4C" w:rsidRDefault="0021284F" w:rsidP="00C16C4C">
      <w:r>
        <w:rPr>
          <w:noProof/>
        </w:rPr>
        <w:drawing>
          <wp:inline distT="0" distB="0" distL="0" distR="0" wp14:anchorId="2130CB41" wp14:editId="5836A221">
            <wp:extent cx="4276725" cy="2905125"/>
            <wp:effectExtent l="0" t="0" r="9525" b="952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276725" cy="2905125"/>
                    </a:xfrm>
                    <a:prstGeom prst="rect">
                      <a:avLst/>
                    </a:prstGeom>
                  </pic:spPr>
                </pic:pic>
              </a:graphicData>
            </a:graphic>
          </wp:inline>
        </w:drawing>
      </w:r>
    </w:p>
    <w:p w14:paraId="69624103" w14:textId="1E1FA1E5" w:rsidR="008578B4" w:rsidRPr="008578B4" w:rsidRDefault="00E07E50" w:rsidP="00E07E50">
      <w:pPr>
        <w:pStyle w:val="Heading4"/>
      </w:pPr>
      <w:r>
        <w:t>Figure 4.4: Database Schema.</w:t>
      </w:r>
    </w:p>
    <w:p w14:paraId="287E4761" w14:textId="3E92A0FD" w:rsidR="00E07E50" w:rsidRDefault="00E07E50">
      <w:pPr>
        <w:spacing w:before="0" w:after="160" w:line="259" w:lineRule="auto"/>
        <w:jc w:val="left"/>
      </w:pPr>
      <w:r>
        <w:br w:type="page"/>
      </w:r>
    </w:p>
    <w:p w14:paraId="4BAC22C1" w14:textId="23A88E9A" w:rsidR="003958ED" w:rsidRPr="00695E6E" w:rsidRDefault="003958ED" w:rsidP="00695E6E">
      <w:pPr>
        <w:pStyle w:val="Heading1"/>
      </w:pPr>
      <w:r w:rsidRPr="00695E6E">
        <w:lastRenderedPageBreak/>
        <w:t>Chapter 5: System Implementation and testing</w:t>
      </w:r>
      <w:bookmarkEnd w:id="48"/>
    </w:p>
    <w:p w14:paraId="224F8306" w14:textId="52FBCAEA" w:rsidR="003958ED" w:rsidRDefault="003958ED" w:rsidP="003958ED">
      <w:pPr>
        <w:pStyle w:val="Heading2"/>
      </w:pPr>
      <w:bookmarkStart w:id="49" w:name="_Toc528249191"/>
      <w:r>
        <w:t>5.1 Introduction</w:t>
      </w:r>
      <w:bookmarkEnd w:id="49"/>
    </w:p>
    <w:p w14:paraId="20A448E1" w14:textId="1A59702C" w:rsidR="00DD070F" w:rsidRPr="00DD070F" w:rsidRDefault="006B29D1" w:rsidP="006B29D1">
      <w:r w:rsidRPr="006B29D1">
        <w:rPr>
          <w:bCs/>
          <w:shd w:val="clear" w:color="auto" w:fill="FFFFFF"/>
        </w:rPr>
        <w:t>This</w:t>
      </w:r>
      <w:r>
        <w:rPr>
          <w:bCs/>
          <w:shd w:val="clear" w:color="auto" w:fill="FFFFFF"/>
        </w:rPr>
        <w:t xml:space="preserve"> chapter describes S</w:t>
      </w:r>
      <w:r w:rsidRPr="006B29D1">
        <w:rPr>
          <w:bCs/>
          <w:shd w:val="clear" w:color="auto" w:fill="FFFFFF"/>
        </w:rPr>
        <w:t>oftware</w:t>
      </w:r>
      <w:r>
        <w:rPr>
          <w:bCs/>
          <w:shd w:val="clear" w:color="auto" w:fill="FFFFFF"/>
        </w:rPr>
        <w:t xml:space="preserve"> Implementation and</w:t>
      </w:r>
      <w:r w:rsidRPr="006B29D1">
        <w:rPr>
          <w:bCs/>
          <w:shd w:val="clear" w:color="auto" w:fill="FFFFFF"/>
        </w:rPr>
        <w:t xml:space="preserve"> testing</w:t>
      </w:r>
      <w:r>
        <w:rPr>
          <w:shd w:val="clear" w:color="auto" w:fill="FFFFFF"/>
        </w:rPr>
        <w:t> is an investigation conducted to provide stakeholders with information about the </w:t>
      </w:r>
      <w:hyperlink r:id="rId25" w:tooltip="Software quality" w:history="1">
        <w:r w:rsidRPr="006B29D1">
          <w:t>quality</w:t>
        </w:r>
      </w:hyperlink>
      <w:r>
        <w:rPr>
          <w:shd w:val="clear" w:color="auto" w:fill="FFFFFF"/>
        </w:rPr>
        <w:t> of the </w:t>
      </w:r>
      <w:hyperlink r:id="rId26" w:tooltip="Software" w:history="1">
        <w:r w:rsidRPr="006B29D1">
          <w:t>software</w:t>
        </w:r>
      </w:hyperlink>
      <w:r w:rsidRPr="006B29D1">
        <w:t> </w:t>
      </w:r>
      <w:r>
        <w:rPr>
          <w:shd w:val="clear" w:color="auto" w:fill="FFFFFF"/>
        </w:rPr>
        <w:t>product or service under test. The goal is to see how the system works.</w:t>
      </w:r>
    </w:p>
    <w:p w14:paraId="7D334B24" w14:textId="513F1FF6" w:rsidR="003958ED" w:rsidRDefault="003958ED" w:rsidP="003958ED">
      <w:pPr>
        <w:pStyle w:val="Heading2"/>
      </w:pPr>
      <w:bookmarkStart w:id="50" w:name="_Toc528249192"/>
      <w:r>
        <w:t>5.2 Admin Module</w:t>
      </w:r>
      <w:bookmarkEnd w:id="50"/>
    </w:p>
    <w:p w14:paraId="6663E1CA" w14:textId="3286E76A" w:rsidR="006C69C7" w:rsidRDefault="001F791E" w:rsidP="00FA0C05">
      <w:r>
        <w:t>The admin module is used for verification purposes.</w:t>
      </w:r>
      <w:r w:rsidR="007D1A0B">
        <w:t xml:space="preserve"> </w:t>
      </w:r>
      <w:r>
        <w:t>It verifies the</w:t>
      </w:r>
      <w:r w:rsidR="007D1A0B">
        <w:t xml:space="preserve"> Politician, citizen and other Admin accounts in a way that accounts that do not agree with terms and conditions of the sites are removed.</w:t>
      </w:r>
      <w:r w:rsidR="006C69C7">
        <w:t xml:space="preserve"> The a</w:t>
      </w:r>
      <w:r w:rsidR="007D1A0B">
        <w:t>dmin ensures the comments, critiques and achievements posted are valid. The module is responsible for defining functions of various governmental seats so that these functions can be used to gauge the efficiency of the politicians. The admin also specifies the elections dates, views</w:t>
      </w:r>
      <w:r w:rsidR="006C69C7">
        <w:t xml:space="preserve"> </w:t>
      </w:r>
      <w:r w:rsidR="007D1A0B">
        <w:t xml:space="preserve">and replies to bug reports and responds to problems </w:t>
      </w:r>
      <w:r w:rsidR="006C69C7">
        <w:t>brought to light by the users.</w:t>
      </w:r>
    </w:p>
    <w:p w14:paraId="4DD57A46" w14:textId="327EB32C" w:rsidR="006C69C7" w:rsidRPr="00FA0C05" w:rsidRDefault="006C69C7" w:rsidP="00FA0C05">
      <w:r>
        <w:t>The system requires consistent maintenance thus the admin performs system settings for example editing profiles. The admin also declares the roles of the politician. Finally, on the Politician side, the admin sends relevant emails and notifications.</w:t>
      </w:r>
    </w:p>
    <w:p w14:paraId="221D6B79" w14:textId="701C39F2" w:rsidR="003958ED" w:rsidRDefault="003958ED" w:rsidP="003958ED">
      <w:pPr>
        <w:pStyle w:val="Heading3"/>
      </w:pPr>
      <w:bookmarkStart w:id="51" w:name="_Toc528249193"/>
      <w:r>
        <w:t>5.2.1 Functionalities</w:t>
      </w:r>
      <w:bookmarkEnd w:id="51"/>
    </w:p>
    <w:p w14:paraId="05E7EA49" w14:textId="24BE4480" w:rsidR="005D3738" w:rsidRPr="005D3738" w:rsidRDefault="005D3738" w:rsidP="005D3738">
      <w:r>
        <w:t>The admin has various functionalities in our site. An admin’s main functionality is to be able to verify site data. First, he/she can verify politician accounts to ensure the data presented is true, up-to-date and referring to the politician who created the account. Politicians are not able to use their accounts until their data is verified by the admins. Admins also verify posts by all users to ensure they are not false and they are not aimed to cause discomfort to the people. Verified posts will have a verified mark on them. Furthermore, admins start opinion polls which can be answered by the users and the results given in real time. Admins set some important site data like the next election date, the official site email which appears at the login page and the leaders for the various areas in the country. Finally, admins can deactivate and reactivate user accounts if company policy is violated and they can also send notifications and emails to various users of the site.</w:t>
      </w:r>
    </w:p>
    <w:p w14:paraId="1A2B5243" w14:textId="54C44FD0" w:rsidR="00B67B04" w:rsidRDefault="003958ED" w:rsidP="00E07E50">
      <w:pPr>
        <w:pStyle w:val="Heading3"/>
      </w:pPr>
      <w:bookmarkStart w:id="52" w:name="_Toc528249194"/>
      <w:r>
        <w:lastRenderedPageBreak/>
        <w:t>5.2.2 Screenshot</w:t>
      </w:r>
      <w:bookmarkEnd w:id="52"/>
      <w:r w:rsidR="00E07E50">
        <w:t>s</w:t>
      </w:r>
    </w:p>
    <w:p w14:paraId="130D798B" w14:textId="009302C3" w:rsidR="00B67B04" w:rsidRDefault="00B67B04" w:rsidP="00B67B04">
      <w:r>
        <w:rPr>
          <w:noProof/>
        </w:rPr>
        <w:drawing>
          <wp:inline distT="0" distB="0" distL="0" distR="0" wp14:anchorId="36DD5985" wp14:editId="2B246236">
            <wp:extent cx="5731510" cy="3355975"/>
            <wp:effectExtent l="0" t="0" r="254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731510" cy="3355975"/>
                    </a:xfrm>
                    <a:prstGeom prst="rect">
                      <a:avLst/>
                    </a:prstGeom>
                  </pic:spPr>
                </pic:pic>
              </a:graphicData>
            </a:graphic>
          </wp:inline>
        </w:drawing>
      </w:r>
    </w:p>
    <w:p w14:paraId="22DDAB90" w14:textId="0A36CDC2" w:rsidR="00243896" w:rsidRDefault="00E07E50" w:rsidP="00E07E50">
      <w:pPr>
        <w:pStyle w:val="Heading4"/>
      </w:pPr>
      <w:r>
        <w:t>Figure 5.1: Verify Posts by other users</w:t>
      </w:r>
    </w:p>
    <w:p w14:paraId="7380543B" w14:textId="77777777" w:rsidR="00E07E50" w:rsidRPr="00E07E50" w:rsidRDefault="00E07E50" w:rsidP="00E07E50"/>
    <w:p w14:paraId="051950FD" w14:textId="4A07A6F1" w:rsidR="00243896" w:rsidRDefault="00243896" w:rsidP="00B67B04">
      <w:r>
        <w:rPr>
          <w:noProof/>
        </w:rPr>
        <w:drawing>
          <wp:inline distT="0" distB="0" distL="0" distR="0" wp14:anchorId="229C4159" wp14:editId="4C0A86AC">
            <wp:extent cx="5731510" cy="2172970"/>
            <wp:effectExtent l="0" t="0" r="254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731510" cy="2172970"/>
                    </a:xfrm>
                    <a:prstGeom prst="rect">
                      <a:avLst/>
                    </a:prstGeom>
                  </pic:spPr>
                </pic:pic>
              </a:graphicData>
            </a:graphic>
          </wp:inline>
        </w:drawing>
      </w:r>
    </w:p>
    <w:p w14:paraId="652EE9EA" w14:textId="5983BBA0" w:rsidR="00B67B04" w:rsidRDefault="00E07E50" w:rsidP="00E07E50">
      <w:pPr>
        <w:pStyle w:val="Heading4"/>
      </w:pPr>
      <w:r>
        <w:t>Figure 5.2: Post a poll</w:t>
      </w:r>
    </w:p>
    <w:p w14:paraId="2DC1C48A" w14:textId="77777777" w:rsidR="00E07E50" w:rsidRPr="00E07E50" w:rsidRDefault="00E07E50" w:rsidP="00E07E50"/>
    <w:p w14:paraId="46866EEF" w14:textId="6CBB5DB7" w:rsidR="003958ED" w:rsidRDefault="003958ED" w:rsidP="003958ED">
      <w:pPr>
        <w:pStyle w:val="Heading2"/>
      </w:pPr>
      <w:bookmarkStart w:id="53" w:name="_Toc528249195"/>
      <w:r>
        <w:t>5.3 Politician Module</w:t>
      </w:r>
      <w:bookmarkEnd w:id="53"/>
    </w:p>
    <w:p w14:paraId="6B07213A" w14:textId="4F442129" w:rsidR="00AB28BF" w:rsidRPr="00AB28BF" w:rsidRDefault="00AB28BF" w:rsidP="00AB28BF">
      <w:r>
        <w:t>The politician Module allows the politicians to create accounts and specify their background, personal and political information which is verified by the admin then after it is visible to all the system users. This module also allows politicians t</w:t>
      </w:r>
      <w:r w:rsidR="00C76C26">
        <w:t xml:space="preserve">o post achievements and critiques about themselves or other politician but not comments to prevent spreading of propaganda. Politicians </w:t>
      </w:r>
      <w:proofErr w:type="gramStart"/>
      <w:r w:rsidR="00C76C26">
        <w:t>are allowed to</w:t>
      </w:r>
      <w:proofErr w:type="gramEnd"/>
      <w:r w:rsidR="00C76C26">
        <w:t xml:space="preserve"> specify their participation in the upcoming elections. The politician can post videos to inform the citizens about their where-about regarding their political </w:t>
      </w:r>
      <w:r w:rsidR="00C76C26">
        <w:lastRenderedPageBreak/>
        <w:t xml:space="preserve">functions. Finally, the module allows the politician to post their manifesto or alter their information which also </w:t>
      </w:r>
      <w:proofErr w:type="gramStart"/>
      <w:r w:rsidR="00C76C26">
        <w:t>has to</w:t>
      </w:r>
      <w:proofErr w:type="gramEnd"/>
      <w:r w:rsidR="00C76C26">
        <w:t xml:space="preserve"> be verified. </w:t>
      </w:r>
    </w:p>
    <w:p w14:paraId="2E5A962D" w14:textId="40487809" w:rsidR="003958ED" w:rsidRDefault="003958ED" w:rsidP="003958ED">
      <w:pPr>
        <w:pStyle w:val="Heading3"/>
      </w:pPr>
      <w:bookmarkStart w:id="54" w:name="_Toc528249196"/>
      <w:r>
        <w:t>5.3.1 Functionalities</w:t>
      </w:r>
      <w:bookmarkEnd w:id="54"/>
    </w:p>
    <w:p w14:paraId="0955C4DC" w14:textId="77777777" w:rsidR="005D3738" w:rsidRPr="00F86451" w:rsidRDefault="005D3738" w:rsidP="005D3738">
      <w:r>
        <w:t xml:space="preserve">A politician is a major player in the site. All information in the site is relating to a specific politician. All comments, achievements and critiques will have a target which will be the username of a specific politician. A politician gives all his political and educational </w:t>
      </w:r>
      <w:proofErr w:type="gramStart"/>
      <w:r>
        <w:t>information</w:t>
      </w:r>
      <w:proofErr w:type="gramEnd"/>
      <w:r>
        <w:t xml:space="preserve"> and this is visible to all users on his profile page. A politician can start an opinion poll too. A politician can also be able to modify selected information from his account and the information he/she modifies will be subject to verification by the admin. A politician </w:t>
      </w:r>
      <w:proofErr w:type="gramStart"/>
      <w:r>
        <w:t>is able to</w:t>
      </w:r>
      <w:proofErr w:type="gramEnd"/>
      <w:r>
        <w:t xml:space="preserve"> post achievements and critiques of other leaders in his area, or himself, but not comments. A politician is also </w:t>
      </w:r>
      <w:proofErr w:type="gramStart"/>
      <w:r>
        <w:t>be</w:t>
      </w:r>
      <w:proofErr w:type="gramEnd"/>
      <w:r>
        <w:t xml:space="preserve"> subject to rating by the site in terms of popularity and efficiency. A politician can finally be followed by citizens to increase his popularity.</w:t>
      </w:r>
    </w:p>
    <w:p w14:paraId="3731B767" w14:textId="77777777" w:rsidR="005D3738" w:rsidRPr="005D3738" w:rsidRDefault="005D3738" w:rsidP="005D3738"/>
    <w:p w14:paraId="26FD8F46" w14:textId="14D7C5C8" w:rsidR="00EE5033" w:rsidRDefault="003958ED" w:rsidP="00E07E50">
      <w:pPr>
        <w:pStyle w:val="Heading3"/>
      </w:pPr>
      <w:bookmarkStart w:id="55" w:name="_Toc528249197"/>
      <w:r>
        <w:t>5.3.2 Screenshots</w:t>
      </w:r>
      <w:bookmarkEnd w:id="55"/>
    </w:p>
    <w:p w14:paraId="3E7D45BA" w14:textId="7322609C" w:rsidR="00EE5033" w:rsidRDefault="00EE5033" w:rsidP="00EE5033">
      <w:r>
        <w:rPr>
          <w:noProof/>
        </w:rPr>
        <w:drawing>
          <wp:inline distT="0" distB="0" distL="0" distR="0" wp14:anchorId="38DAEF14" wp14:editId="4B34F9F1">
            <wp:extent cx="5731510" cy="3381375"/>
            <wp:effectExtent l="0" t="0" r="2540" b="952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731510" cy="3381375"/>
                    </a:xfrm>
                    <a:prstGeom prst="rect">
                      <a:avLst/>
                    </a:prstGeom>
                  </pic:spPr>
                </pic:pic>
              </a:graphicData>
            </a:graphic>
          </wp:inline>
        </w:drawing>
      </w:r>
    </w:p>
    <w:p w14:paraId="08E13E55" w14:textId="43EEA939" w:rsidR="003B5541" w:rsidRDefault="00E07E50" w:rsidP="00E07E50">
      <w:pPr>
        <w:pStyle w:val="Heading4"/>
      </w:pPr>
      <w:r>
        <w:t>Figure 5.3: Log in Form</w:t>
      </w:r>
    </w:p>
    <w:p w14:paraId="35DEB82A" w14:textId="77777777" w:rsidR="00E07E50" w:rsidRPr="00E07E50" w:rsidRDefault="00E07E50" w:rsidP="00E07E50"/>
    <w:p w14:paraId="455F4D42" w14:textId="749E9768" w:rsidR="003B5541" w:rsidRPr="00EE5033" w:rsidRDefault="003B5541" w:rsidP="00EE5033">
      <w:r>
        <w:rPr>
          <w:noProof/>
        </w:rPr>
        <w:lastRenderedPageBreak/>
        <w:drawing>
          <wp:inline distT="0" distB="0" distL="0" distR="0" wp14:anchorId="03236C91" wp14:editId="7AC673D9">
            <wp:extent cx="5731510" cy="3353435"/>
            <wp:effectExtent l="0" t="0" r="254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731510" cy="3353435"/>
                    </a:xfrm>
                    <a:prstGeom prst="rect">
                      <a:avLst/>
                    </a:prstGeom>
                  </pic:spPr>
                </pic:pic>
              </a:graphicData>
            </a:graphic>
          </wp:inline>
        </w:drawing>
      </w:r>
    </w:p>
    <w:p w14:paraId="1BB9BE23" w14:textId="17786A86" w:rsidR="001C5E7D" w:rsidRDefault="00E07E50" w:rsidP="00E07E50">
      <w:pPr>
        <w:pStyle w:val="Heading4"/>
      </w:pPr>
      <w:r>
        <w:t>Figure 5.4: Politician’s landing page</w:t>
      </w:r>
      <w:r w:rsidR="00611955">
        <w:t xml:space="preserve"> and view comments</w:t>
      </w:r>
      <w:r>
        <w:t>.</w:t>
      </w:r>
    </w:p>
    <w:p w14:paraId="64AA8C5C" w14:textId="77777777" w:rsidR="00E07E50" w:rsidRPr="00E07E50" w:rsidRDefault="00E07E50" w:rsidP="00E07E50"/>
    <w:p w14:paraId="76BE22AC" w14:textId="0AECC947" w:rsidR="001C5E7D" w:rsidRDefault="001C5E7D" w:rsidP="001C5E7D">
      <w:r>
        <w:rPr>
          <w:noProof/>
        </w:rPr>
        <w:drawing>
          <wp:inline distT="0" distB="0" distL="0" distR="0" wp14:anchorId="62D5DB89" wp14:editId="105B9C82">
            <wp:extent cx="5731510" cy="3331210"/>
            <wp:effectExtent l="0" t="0" r="2540" b="254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731510" cy="3331210"/>
                    </a:xfrm>
                    <a:prstGeom prst="rect">
                      <a:avLst/>
                    </a:prstGeom>
                  </pic:spPr>
                </pic:pic>
              </a:graphicData>
            </a:graphic>
          </wp:inline>
        </w:drawing>
      </w:r>
    </w:p>
    <w:p w14:paraId="38F26F60" w14:textId="08F3DD70" w:rsidR="00EE5033" w:rsidRDefault="00611955" w:rsidP="00E07E50">
      <w:pPr>
        <w:pStyle w:val="Heading4"/>
      </w:pPr>
      <w:r>
        <w:t>Figure 5.5: Search Functionality</w:t>
      </w:r>
    </w:p>
    <w:p w14:paraId="0E82B728" w14:textId="77777777" w:rsidR="00611955" w:rsidRPr="00611955" w:rsidRDefault="00611955" w:rsidP="00611955"/>
    <w:p w14:paraId="7042D06A" w14:textId="761D83E4" w:rsidR="00EE5033" w:rsidRDefault="00EE5033" w:rsidP="001C5E7D">
      <w:r>
        <w:rPr>
          <w:noProof/>
        </w:rPr>
        <w:lastRenderedPageBreak/>
        <w:drawing>
          <wp:inline distT="0" distB="0" distL="0" distR="0" wp14:anchorId="26CA304E" wp14:editId="1572F494">
            <wp:extent cx="5731510" cy="3502025"/>
            <wp:effectExtent l="0" t="0" r="2540" b="317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731510" cy="3502025"/>
                    </a:xfrm>
                    <a:prstGeom prst="rect">
                      <a:avLst/>
                    </a:prstGeom>
                  </pic:spPr>
                </pic:pic>
              </a:graphicData>
            </a:graphic>
          </wp:inline>
        </w:drawing>
      </w:r>
    </w:p>
    <w:p w14:paraId="3050189A" w14:textId="7DC7C898" w:rsidR="00EE5033" w:rsidRDefault="00611955" w:rsidP="00611955">
      <w:pPr>
        <w:pStyle w:val="Heading4"/>
      </w:pPr>
      <w:r>
        <w:t>Figure 5.6: Post Achievements and Critiques</w:t>
      </w:r>
    </w:p>
    <w:p w14:paraId="64F490A4" w14:textId="0184F2B4" w:rsidR="00EE5033" w:rsidRDefault="00EE5033" w:rsidP="001C5E7D"/>
    <w:p w14:paraId="778591BC" w14:textId="645F84F5" w:rsidR="00EE5033" w:rsidRDefault="00EE5033" w:rsidP="001C5E7D">
      <w:r>
        <w:rPr>
          <w:noProof/>
        </w:rPr>
        <w:drawing>
          <wp:inline distT="0" distB="0" distL="0" distR="0" wp14:anchorId="582697FF" wp14:editId="119322E4">
            <wp:extent cx="5731510" cy="2790825"/>
            <wp:effectExtent l="0" t="0" r="2540" b="952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731510" cy="2790825"/>
                    </a:xfrm>
                    <a:prstGeom prst="rect">
                      <a:avLst/>
                    </a:prstGeom>
                  </pic:spPr>
                </pic:pic>
              </a:graphicData>
            </a:graphic>
          </wp:inline>
        </w:drawing>
      </w:r>
    </w:p>
    <w:p w14:paraId="3F7C933B" w14:textId="54AE4424" w:rsidR="00611955" w:rsidRDefault="00611955" w:rsidP="00611955">
      <w:pPr>
        <w:pStyle w:val="Heading4"/>
      </w:pPr>
      <w:r>
        <w:t>Figure 5.7: Politician’s poll view</w:t>
      </w:r>
    </w:p>
    <w:p w14:paraId="3C790593" w14:textId="77777777" w:rsidR="00611955" w:rsidRPr="00611955" w:rsidRDefault="00611955" w:rsidP="00611955"/>
    <w:p w14:paraId="05EE4BA9" w14:textId="2D352D83" w:rsidR="003958ED" w:rsidRDefault="003958ED" w:rsidP="003958ED">
      <w:pPr>
        <w:pStyle w:val="Heading2"/>
      </w:pPr>
      <w:bookmarkStart w:id="56" w:name="_Toc528249198"/>
      <w:r>
        <w:t>5.4 Citizen Module</w:t>
      </w:r>
      <w:bookmarkEnd w:id="56"/>
    </w:p>
    <w:p w14:paraId="1AEDC1F4" w14:textId="07FCFB49" w:rsidR="005E360C" w:rsidRPr="00E15644" w:rsidRDefault="005E360C" w:rsidP="00E15644">
      <w:r>
        <w:t>The Citizen module allows citizens to create accounts which is a restricted event because a politician cannot create a citizen account.</w:t>
      </w:r>
      <w:r w:rsidR="008F59A5">
        <w:t xml:space="preserve"> Upon account creation, the admin ensures that it is not a politician disguised as a citizen </w:t>
      </w:r>
      <w:proofErr w:type="gramStart"/>
      <w:r w:rsidR="008F59A5">
        <w:t>and also</w:t>
      </w:r>
      <w:proofErr w:type="gramEnd"/>
      <w:r w:rsidR="008F59A5">
        <w:t xml:space="preserve"> that a citizen does</w:t>
      </w:r>
      <w:r w:rsidR="00B16CAD">
        <w:t xml:space="preserve"> </w:t>
      </w:r>
      <w:r w:rsidR="008F59A5">
        <w:t>not have more than one account.</w:t>
      </w:r>
      <w:r>
        <w:t xml:space="preserve"> The citizens can view the politician’s information and post comments about the </w:t>
      </w:r>
      <w:r>
        <w:lastRenderedPageBreak/>
        <w:t xml:space="preserve">politician. The citizens </w:t>
      </w:r>
      <w:proofErr w:type="gramStart"/>
      <w:r>
        <w:t>are able to</w:t>
      </w:r>
      <w:proofErr w:type="gramEnd"/>
      <w:r>
        <w:t xml:space="preserve"> post the politician’s achievements and critiques on this module. The citizen can follow a politician, dislike or like a posted comment, share and reply to a post.</w:t>
      </w:r>
      <w:r w:rsidR="00927F51">
        <w:t xml:space="preserve"> Information posted by a citizen</w:t>
      </w:r>
      <w:r w:rsidR="008F59A5">
        <w:t xml:space="preserve"> is verified by the admin.</w:t>
      </w:r>
    </w:p>
    <w:p w14:paraId="21D95289" w14:textId="2EEA679A" w:rsidR="003958ED" w:rsidRDefault="003958ED" w:rsidP="003958ED">
      <w:pPr>
        <w:pStyle w:val="Heading3"/>
      </w:pPr>
      <w:bookmarkStart w:id="57" w:name="_Toc528249199"/>
      <w:r>
        <w:t>5.4.1 Functionalities</w:t>
      </w:r>
      <w:bookmarkEnd w:id="57"/>
    </w:p>
    <w:p w14:paraId="71954108" w14:textId="4F96D188" w:rsidR="005D3738" w:rsidRPr="005D3738" w:rsidRDefault="005D3738" w:rsidP="005D3738">
      <w:r>
        <w:t>A citizen has the most important role in the site. All politician’s popularity is heavily dependent upon a citizen. Citizens view politician information: background information, political information and educational information. They also have access to politician functions for the various political seats in a county and the manifesto of the politicians. Citizens will be able to post comments, achievements and critiques for leaders in their county. These will be used to gauge the politician’s efficiency and popularity. Finally, a citizen can modify their account information.</w:t>
      </w:r>
    </w:p>
    <w:p w14:paraId="457B4D28" w14:textId="786B4DE7" w:rsidR="005D3738" w:rsidRDefault="003958ED" w:rsidP="00611955">
      <w:pPr>
        <w:pStyle w:val="Heading3"/>
      </w:pPr>
      <w:bookmarkStart w:id="58" w:name="_Toc528249200"/>
      <w:r>
        <w:t>5.4.2 Screenshots</w:t>
      </w:r>
      <w:bookmarkEnd w:id="58"/>
    </w:p>
    <w:p w14:paraId="264BC695" w14:textId="77777777" w:rsidR="005D3738" w:rsidRDefault="005D3738" w:rsidP="005D3738">
      <w:r>
        <w:rPr>
          <w:noProof/>
        </w:rPr>
        <w:drawing>
          <wp:inline distT="0" distB="0" distL="0" distR="0" wp14:anchorId="3B4286B0" wp14:editId="0235D25A">
            <wp:extent cx="5731510" cy="3230245"/>
            <wp:effectExtent l="0" t="0" r="2540" b="825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731510" cy="3230245"/>
                    </a:xfrm>
                    <a:prstGeom prst="rect">
                      <a:avLst/>
                    </a:prstGeom>
                  </pic:spPr>
                </pic:pic>
              </a:graphicData>
            </a:graphic>
          </wp:inline>
        </w:drawing>
      </w:r>
    </w:p>
    <w:p w14:paraId="4209743A" w14:textId="69A0791F" w:rsidR="005D3738" w:rsidRDefault="00611955" w:rsidP="00611955">
      <w:pPr>
        <w:pStyle w:val="Heading4"/>
      </w:pPr>
      <w:r>
        <w:t>Figure 5.8: Post achievements, comments and critiques</w:t>
      </w:r>
    </w:p>
    <w:p w14:paraId="2E771DB1" w14:textId="77777777" w:rsidR="00611955" w:rsidRPr="00611955" w:rsidRDefault="00611955" w:rsidP="00611955"/>
    <w:p w14:paraId="7FBCB008" w14:textId="77777777" w:rsidR="005D3738" w:rsidRDefault="005D3738" w:rsidP="005D3738">
      <w:r>
        <w:rPr>
          <w:noProof/>
        </w:rPr>
        <w:lastRenderedPageBreak/>
        <w:drawing>
          <wp:inline distT="0" distB="0" distL="0" distR="0" wp14:anchorId="6BF0C94C" wp14:editId="0F6746A6">
            <wp:extent cx="5731510" cy="3284220"/>
            <wp:effectExtent l="0" t="0" r="254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731510" cy="3284220"/>
                    </a:xfrm>
                    <a:prstGeom prst="rect">
                      <a:avLst/>
                    </a:prstGeom>
                  </pic:spPr>
                </pic:pic>
              </a:graphicData>
            </a:graphic>
          </wp:inline>
        </w:drawing>
      </w:r>
    </w:p>
    <w:p w14:paraId="625B99F3" w14:textId="77777777" w:rsidR="00611955" w:rsidRDefault="00611955" w:rsidP="00611955">
      <w:pPr>
        <w:pStyle w:val="Heading4"/>
      </w:pPr>
      <w:r>
        <w:t>Figure 5.9: Participate in polls.</w:t>
      </w:r>
    </w:p>
    <w:p w14:paraId="04BA1061" w14:textId="25023FF0" w:rsidR="005D3738" w:rsidRDefault="00611955" w:rsidP="00611955">
      <w:pPr>
        <w:pStyle w:val="Heading4"/>
      </w:pPr>
      <w:r>
        <w:t xml:space="preserve"> </w:t>
      </w:r>
    </w:p>
    <w:p w14:paraId="71131B3F" w14:textId="77777777" w:rsidR="005D3738" w:rsidRDefault="005D3738" w:rsidP="005D3738">
      <w:r>
        <w:rPr>
          <w:noProof/>
        </w:rPr>
        <w:drawing>
          <wp:inline distT="0" distB="0" distL="0" distR="0" wp14:anchorId="080E0049" wp14:editId="1C2DA9EB">
            <wp:extent cx="5731510" cy="2555240"/>
            <wp:effectExtent l="0" t="0" r="254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731510" cy="2555240"/>
                    </a:xfrm>
                    <a:prstGeom prst="rect">
                      <a:avLst/>
                    </a:prstGeom>
                  </pic:spPr>
                </pic:pic>
              </a:graphicData>
            </a:graphic>
          </wp:inline>
        </w:drawing>
      </w:r>
    </w:p>
    <w:p w14:paraId="05094111" w14:textId="1F410629" w:rsidR="005D3738" w:rsidRDefault="00611955" w:rsidP="00611955">
      <w:pPr>
        <w:pStyle w:val="Heading4"/>
      </w:pPr>
      <w:r>
        <w:t>Figure 6.0: Reply to comments</w:t>
      </w:r>
    </w:p>
    <w:p w14:paraId="5E22C2EA" w14:textId="77777777" w:rsidR="00611955" w:rsidRPr="00611955" w:rsidRDefault="00611955" w:rsidP="00611955"/>
    <w:p w14:paraId="4F11E258" w14:textId="77777777" w:rsidR="005D3738" w:rsidRDefault="005D3738" w:rsidP="005D3738">
      <w:r>
        <w:rPr>
          <w:noProof/>
        </w:rPr>
        <w:lastRenderedPageBreak/>
        <w:drawing>
          <wp:inline distT="0" distB="0" distL="0" distR="0" wp14:anchorId="1EDC5518" wp14:editId="05B94074">
            <wp:extent cx="5731510" cy="3343910"/>
            <wp:effectExtent l="0" t="0" r="2540" b="889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731510" cy="3343910"/>
                    </a:xfrm>
                    <a:prstGeom prst="rect">
                      <a:avLst/>
                    </a:prstGeom>
                  </pic:spPr>
                </pic:pic>
              </a:graphicData>
            </a:graphic>
          </wp:inline>
        </w:drawing>
      </w:r>
    </w:p>
    <w:p w14:paraId="7C253A82" w14:textId="0CB3F82F" w:rsidR="005D3738" w:rsidRPr="007E4EE1" w:rsidRDefault="00611955" w:rsidP="00611955">
      <w:pPr>
        <w:pStyle w:val="Heading4"/>
      </w:pPr>
      <w:r>
        <w:t>Figure 6.1</w:t>
      </w:r>
      <w:r>
        <w:t>: Search Functionality for citizens</w:t>
      </w:r>
      <w:bookmarkStart w:id="59" w:name="_GoBack"/>
      <w:bookmarkEnd w:id="59"/>
    </w:p>
    <w:p w14:paraId="43B658D9" w14:textId="77777777" w:rsidR="005D3738" w:rsidRPr="005D3738" w:rsidRDefault="005D3738" w:rsidP="005D3738"/>
    <w:p w14:paraId="351098FB" w14:textId="58C9A907" w:rsidR="00942E86" w:rsidRDefault="00942E86">
      <w:pPr>
        <w:spacing w:before="0" w:after="160" w:line="259" w:lineRule="auto"/>
        <w:jc w:val="left"/>
      </w:pPr>
      <w:r>
        <w:br w:type="page"/>
      </w:r>
    </w:p>
    <w:p w14:paraId="4B665532" w14:textId="77F3C959" w:rsidR="00942E86" w:rsidRDefault="00942E86" w:rsidP="00695E6E">
      <w:pPr>
        <w:pStyle w:val="Heading1"/>
      </w:pPr>
      <w:r>
        <w:lastRenderedPageBreak/>
        <w:t>Chapter 6: Conclusions, Recommendations and Future Works</w:t>
      </w:r>
    </w:p>
    <w:p w14:paraId="5E8045A7" w14:textId="055267B9" w:rsidR="00942E86" w:rsidRDefault="00942E86" w:rsidP="00942E86">
      <w:pPr>
        <w:pStyle w:val="Heading2"/>
      </w:pPr>
      <w:r>
        <w:t>6.1 Introduction</w:t>
      </w:r>
    </w:p>
    <w:p w14:paraId="555F0D86" w14:textId="2429009C" w:rsidR="00420E87" w:rsidRPr="00420E87" w:rsidRDefault="00420E87" w:rsidP="00420E87">
      <w:r>
        <w:t>This chapter discusses about the conclusions draw based on the objectives, recommendations given to someone using the system and the future works that may be added to make the system better.</w:t>
      </w:r>
    </w:p>
    <w:p w14:paraId="03FBC14D" w14:textId="41FADB3B" w:rsidR="00942E86" w:rsidRDefault="00942E86" w:rsidP="00942E86">
      <w:pPr>
        <w:pStyle w:val="Heading2"/>
      </w:pPr>
      <w:r>
        <w:t>6.2 Conclusions</w:t>
      </w:r>
    </w:p>
    <w:p w14:paraId="43001AC0" w14:textId="785B1426" w:rsidR="00A134E7" w:rsidRDefault="00F44207" w:rsidP="00DA255E">
      <w:r>
        <w:t>This project investigate</w:t>
      </w:r>
      <w:r w:rsidR="00AF3101">
        <w:t>d</w:t>
      </w:r>
      <w:r>
        <w:t xml:space="preserve"> </w:t>
      </w:r>
      <w:r w:rsidR="00A134E7">
        <w:t>Challenges facing citizens during the election process and these some that we came across:</w:t>
      </w:r>
    </w:p>
    <w:p w14:paraId="737C2AE2" w14:textId="0738DA03" w:rsidR="00F44207" w:rsidRDefault="00A134E7" w:rsidP="00DA255E">
      <w:r>
        <w:t>Citizens do not know the political or educational background information of the leaders</w:t>
      </w:r>
      <w:r w:rsidR="00DA255E">
        <w:t xml:space="preserve"> </w:t>
      </w:r>
      <w:r>
        <w:t xml:space="preserve">vying for a political seat. This brings about </w:t>
      </w:r>
      <w:r w:rsidR="00F44207">
        <w:t>confusion because the citizens are not sure who to vote for.</w:t>
      </w:r>
      <w:r w:rsidR="006F42E9">
        <w:t xml:space="preserve"> </w:t>
      </w:r>
      <w:r w:rsidR="00F44207">
        <w:t>Citizens find it hard to contact their leaders.</w:t>
      </w:r>
      <w:r w:rsidR="006F42E9">
        <w:t xml:space="preserve"> </w:t>
      </w:r>
      <w:r w:rsidR="00F44207">
        <w:t>Citizens do not have a clue about the leader’s progress</w:t>
      </w:r>
      <w:r w:rsidR="006F42E9">
        <w:t xml:space="preserve"> in a way they don’t know the leaders’ achievements</w:t>
      </w:r>
      <w:r w:rsidR="00F44207">
        <w:t>.</w:t>
      </w:r>
    </w:p>
    <w:p w14:paraId="0C02E477" w14:textId="3804BAB9" w:rsidR="00F44207" w:rsidRDefault="00F44207" w:rsidP="00DA255E">
      <w:r>
        <w:t xml:space="preserve">This project reviewed existing solutions that enables citizens of a </w:t>
      </w:r>
      <w:proofErr w:type="gramStart"/>
      <w:r>
        <w:t>particular citizens</w:t>
      </w:r>
      <w:proofErr w:type="gramEnd"/>
      <w:r>
        <w:t xml:space="preserve"> to know about their politicians and post their opinions about the leaders.</w:t>
      </w:r>
    </w:p>
    <w:p w14:paraId="6C707D49" w14:textId="48EF6F69" w:rsidR="00F44207" w:rsidRDefault="00F44207" w:rsidP="00DA255E">
      <w:r>
        <w:t>This project designed, developed and tested an application that assists the citizens to know their politician and his efficiency in bringing changed to the country.</w:t>
      </w:r>
    </w:p>
    <w:p w14:paraId="2E6C8983" w14:textId="77777777" w:rsidR="00F44207" w:rsidRDefault="00F44207" w:rsidP="00DA255E"/>
    <w:p w14:paraId="4FB949B7" w14:textId="24403AF3" w:rsidR="00DA255E" w:rsidRPr="00DA255E" w:rsidRDefault="00A134E7" w:rsidP="00DA255E">
      <w:r>
        <w:t xml:space="preserve"> </w:t>
      </w:r>
    </w:p>
    <w:p w14:paraId="01B3670C" w14:textId="4F9C7A14" w:rsidR="00942E86" w:rsidRDefault="00942E86" w:rsidP="00942E86">
      <w:pPr>
        <w:pStyle w:val="Heading2"/>
      </w:pPr>
      <w:r>
        <w:t>6.3 Recommendations</w:t>
      </w:r>
    </w:p>
    <w:p w14:paraId="3C9D8995" w14:textId="7490D2F6" w:rsidR="00DF59F3" w:rsidRDefault="00743627" w:rsidP="00911E2B">
      <w:r>
        <w:t xml:space="preserve">The system is built on CodeIgniter which is a php framework. This helps the programmer because it structures the code. The system was built using CSS, HTML, BOOTSTRAP and PHP web language. </w:t>
      </w:r>
    </w:p>
    <w:p w14:paraId="1F4D5E8D" w14:textId="67D67FAA" w:rsidR="00DF59F3" w:rsidRDefault="00DF59F3" w:rsidP="00DF59F3">
      <w:r>
        <w:t xml:space="preserve">For </w:t>
      </w:r>
      <w:r w:rsidR="00743627">
        <w:t>user using the system, he or she should have a basic computer knowledge. This eases navigation through the system.</w:t>
      </w:r>
    </w:p>
    <w:p w14:paraId="2AEC8AFB" w14:textId="77777777" w:rsidR="00743627" w:rsidRPr="00DF59F3" w:rsidRDefault="00743627" w:rsidP="00DF59F3"/>
    <w:p w14:paraId="606CDB6C" w14:textId="16E77AB2" w:rsidR="00942E86" w:rsidRDefault="00942E86" w:rsidP="00942E86">
      <w:pPr>
        <w:pStyle w:val="Heading2"/>
      </w:pPr>
      <w:r>
        <w:t>6.4 Future Works</w:t>
      </w:r>
    </w:p>
    <w:p w14:paraId="06A49AE0" w14:textId="096F89E5" w:rsidR="00557AD1" w:rsidRDefault="00911E2B" w:rsidP="00911E2B">
      <w:r>
        <w:t>Time being one of the major constraints, they system</w:t>
      </w:r>
      <w:r w:rsidR="0069039A">
        <w:t xml:space="preserve"> would be more dynamic</w:t>
      </w:r>
      <w:r w:rsidR="00557AD1">
        <w:t xml:space="preserve"> in a way, there would be more political seats and the scope would be broader such that </w:t>
      </w:r>
      <w:r w:rsidR="00E23F57">
        <w:t>the system</w:t>
      </w:r>
      <w:r w:rsidR="00557AD1">
        <w:t xml:space="preserve"> encompasses the 47 counties.</w:t>
      </w:r>
      <w:r w:rsidR="00E23F57">
        <w:t xml:space="preserve"> The citizen would be able to directly interact with the politician.S</w:t>
      </w:r>
    </w:p>
    <w:p w14:paraId="495ACDDD" w14:textId="54C0E1D5" w:rsidR="00911E2B" w:rsidRPr="00911E2B" w:rsidRDefault="00911E2B" w:rsidP="00911E2B">
      <w:r>
        <w:t xml:space="preserve"> </w:t>
      </w:r>
    </w:p>
    <w:p w14:paraId="10271FD1" w14:textId="77777777" w:rsidR="00942E86" w:rsidRPr="00942E86" w:rsidRDefault="00942E86" w:rsidP="00942E86"/>
    <w:p w14:paraId="0980A974" w14:textId="27F18AF4" w:rsidR="003958ED" w:rsidRDefault="003958ED">
      <w:pPr>
        <w:spacing w:before="0" w:after="160" w:line="259" w:lineRule="auto"/>
        <w:jc w:val="left"/>
      </w:pPr>
      <w:r>
        <w:br w:type="page"/>
      </w:r>
    </w:p>
    <w:p w14:paraId="261DAF29" w14:textId="4E873E84" w:rsidR="008973F1" w:rsidRPr="00FA41DB" w:rsidRDefault="008973F1" w:rsidP="00695E6E">
      <w:pPr>
        <w:pStyle w:val="Heading1"/>
      </w:pPr>
      <w:bookmarkStart w:id="60" w:name="_Toc528249201"/>
      <w:r w:rsidRPr="00FA41DB">
        <w:lastRenderedPageBreak/>
        <w:t>References</w:t>
      </w:r>
      <w:bookmarkEnd w:id="60"/>
    </w:p>
    <w:p w14:paraId="533A8C9D" w14:textId="77777777" w:rsidR="009C29B0" w:rsidRPr="009C29B0" w:rsidRDefault="00027376" w:rsidP="009C29B0">
      <w:pPr>
        <w:pStyle w:val="Bibliography"/>
        <w:rPr>
          <w:rFonts w:cs="Times New Roman"/>
          <w:szCs w:val="24"/>
        </w:rPr>
      </w:pPr>
      <w:r w:rsidRPr="00FA41DB">
        <w:fldChar w:fldCharType="begin"/>
      </w:r>
      <w:r w:rsidR="009C29B0">
        <w:instrText xml:space="preserve"> ADDIN ZOTERO_BIBL {"uncited":[],"omitted":[["http://zotero.org/users/local/nR4R5TNp/items/YZI23PTK"]],"custom":[[["http://zotero.org/users/local/nR4R5TNp/items/DESV2H2Z"],"Software Development Methodologies. (2016). Retrieved August 26, 2018, from http://www.itinfo.am/eng/software-development-methodologies/"],[["http://zotero.org/users/local/nR4R5TNp/items/EX32PI2Y"],"Shafer, L., Press, Y., Scott, V., &amp; Bieman, J. M. (1996). McConnell, Steve. Rapid Development. Redmond WA: Microsoft Press. 1996., 2."],[["http://zotero.org/users/local/nR4R5TNp/items/BBWZ3CRW"],"Functional Requirements vs Non-Functional Requirements. (2012, April 5). Retrieved August 26, 2018, from https://reqtest.com/requirements-blog/functional-vs-non-functional-requirements/"],[["http://zotero.org/users/local/nR4R5TNp/items/8L8LGU3U"],"Modelling variability by UML use case diagrams. (2016). Retrieved August 26, 2018, from http://scholar.googleusercontent.com/scholar?q=cache:gafd3pLXkDEJ:scholar.google.com/+use+case+diagram+definition&amp;hl=en&amp;as_sdt=0,5"],[["http://zotero.org/users/local/nR4R5TNp/items/AMX9GRS9"],"Rossi, B. (2007). Entity Relationship Diagram, 16."],[["http://zotero.org/users/local/nR4R5TNp/items/ASC33448"],"What is a Database Schema? (2016, May 9). Retrieved August 27, 2018, from https://www.lucidchart.com/pages/database-diagram/database-schema"],[["http://zotero.org/users/local/nR4R5TNp/items/FPP8TH7K"],"{\\i{}Joho: Look where my D- grade brought me \\uc0\\u8212{} VIDEO}. (2017). Retrieved from https://www.nation.co.ke/news/Hassan-Joho-woes-KCSE-grade/1056-3867864-rqxbre/index.html"],[["http://zotero.org/users/local/nR4R5TNp/items/YZI23PTK"],"Kamau, M. (2018). Governor Waiguru to sue IPSOS for ranking her second most corrupt. Retrieved August 28, 2018, from https://www.standardmedia.co.ke/article/2001292970/governor-waiguru-to-sue-ipsos-for-ranking-her-second-most-corrupt"],[["http://zotero.org/users/local/nR4R5TNp/items/8X2W36DB"],"Fact-checking U.S. politics. (2005). Retrieved August 31, 2018, from /truth-o-meter/"],[["http://zotero.org/users/local/nR4R5TNp/items/L6ACSG9H"],"African Politics and Policy Newsletter. (2010). Retrieved August 31, 2018, from http://www.africanpoliticsandpolicy.com/?page_id=10"]]} CSL_BIBLIOGRAPHY </w:instrText>
      </w:r>
      <w:r w:rsidRPr="00FA41DB">
        <w:fldChar w:fldCharType="separate"/>
      </w:r>
      <w:r w:rsidR="009C29B0" w:rsidRPr="009C29B0">
        <w:rPr>
          <w:rFonts w:cs="Times New Roman"/>
          <w:szCs w:val="24"/>
        </w:rPr>
        <w:t>African Politics and Policy Newsletter. (2010). Retrieved August 31, 2018, from http://www.africanpoliticsandpolicy.com/?page_id=10</w:t>
      </w:r>
    </w:p>
    <w:p w14:paraId="083143B3" w14:textId="77777777" w:rsidR="009C29B0" w:rsidRPr="009C29B0" w:rsidRDefault="009C29B0" w:rsidP="009C29B0">
      <w:pPr>
        <w:pStyle w:val="Bibliography"/>
        <w:rPr>
          <w:rFonts w:cs="Times New Roman"/>
          <w:szCs w:val="24"/>
        </w:rPr>
      </w:pPr>
      <w:r w:rsidRPr="009C29B0">
        <w:rPr>
          <w:rFonts w:cs="Times New Roman"/>
          <w:szCs w:val="24"/>
        </w:rPr>
        <w:t xml:space="preserve">Cheeseman, N., Lynch, G., &amp; Willis, J. (2016). Decentralisation in Kenya: the governance of governors. </w:t>
      </w:r>
      <w:r w:rsidRPr="009C29B0">
        <w:rPr>
          <w:rFonts w:cs="Times New Roman"/>
          <w:i/>
          <w:iCs/>
          <w:szCs w:val="24"/>
        </w:rPr>
        <w:t>The Journal of Modern African Studies</w:t>
      </w:r>
      <w:r w:rsidRPr="009C29B0">
        <w:rPr>
          <w:rFonts w:cs="Times New Roman"/>
          <w:szCs w:val="24"/>
        </w:rPr>
        <w:t xml:space="preserve">, </w:t>
      </w:r>
      <w:r w:rsidRPr="009C29B0">
        <w:rPr>
          <w:rFonts w:cs="Times New Roman"/>
          <w:i/>
          <w:iCs/>
          <w:szCs w:val="24"/>
        </w:rPr>
        <w:t>54</w:t>
      </w:r>
      <w:r w:rsidRPr="009C29B0">
        <w:rPr>
          <w:rFonts w:cs="Times New Roman"/>
          <w:szCs w:val="24"/>
        </w:rPr>
        <w:t>(01), 1–35. https://doi.org/10.1017/S0022278X1500097X</w:t>
      </w:r>
    </w:p>
    <w:p w14:paraId="64FEDA47" w14:textId="77777777" w:rsidR="009C29B0" w:rsidRPr="009C29B0" w:rsidRDefault="009C29B0" w:rsidP="009C29B0">
      <w:pPr>
        <w:pStyle w:val="Bibliography"/>
        <w:rPr>
          <w:rFonts w:cs="Times New Roman"/>
          <w:szCs w:val="24"/>
        </w:rPr>
      </w:pPr>
      <w:r w:rsidRPr="009C29B0">
        <w:rPr>
          <w:rFonts w:cs="Times New Roman"/>
          <w:szCs w:val="24"/>
        </w:rPr>
        <w:t>Fact-checking U.S. politics. (2005). Retrieved August 31, 2018, from /truth-o-meter/</w:t>
      </w:r>
    </w:p>
    <w:p w14:paraId="2008D519" w14:textId="77777777" w:rsidR="009C29B0" w:rsidRPr="009C29B0" w:rsidRDefault="009C29B0" w:rsidP="009C29B0">
      <w:pPr>
        <w:pStyle w:val="Bibliography"/>
        <w:rPr>
          <w:rFonts w:cs="Times New Roman"/>
          <w:szCs w:val="24"/>
        </w:rPr>
      </w:pPr>
      <w:r w:rsidRPr="009C29B0">
        <w:rPr>
          <w:rFonts w:cs="Times New Roman"/>
          <w:szCs w:val="24"/>
        </w:rPr>
        <w:t>Functional Requirements vs Non-Functional Requirements. (2012, April 5). Retrieved August 26, 2018, from https://reqtest.com/requirements-blog/functional-vs-non-functional-requirements/</w:t>
      </w:r>
    </w:p>
    <w:p w14:paraId="0DE3EADD" w14:textId="77777777" w:rsidR="009C29B0" w:rsidRPr="009C29B0" w:rsidRDefault="009C29B0" w:rsidP="009C29B0">
      <w:pPr>
        <w:pStyle w:val="Bibliography"/>
        <w:rPr>
          <w:rFonts w:cs="Times New Roman"/>
          <w:szCs w:val="24"/>
        </w:rPr>
      </w:pPr>
      <w:r w:rsidRPr="009C29B0">
        <w:rPr>
          <w:rFonts w:cs="Times New Roman"/>
          <w:szCs w:val="24"/>
        </w:rPr>
        <w:t xml:space="preserve">Hope, K. R. (2017). Corruption in Kenya. In S. Hope Kempe Ronald (Ed.), </w:t>
      </w:r>
      <w:r w:rsidRPr="009C29B0">
        <w:rPr>
          <w:rFonts w:cs="Times New Roman"/>
          <w:i/>
          <w:iCs/>
          <w:szCs w:val="24"/>
        </w:rPr>
        <w:t>Corruption and Governance in Africa: Swaziland, Kenya, Nigeria</w:t>
      </w:r>
      <w:r w:rsidRPr="009C29B0">
        <w:rPr>
          <w:rFonts w:cs="Times New Roman"/>
          <w:szCs w:val="24"/>
        </w:rPr>
        <w:t xml:space="preserve"> (pp. 61–123). Cham: Springer International Publishing. https://doi.org/10.1007/978-3-319-50191-8_3</w:t>
      </w:r>
    </w:p>
    <w:p w14:paraId="7BB5DE66" w14:textId="77777777" w:rsidR="009C29B0" w:rsidRPr="009C29B0" w:rsidRDefault="009C29B0" w:rsidP="009C29B0">
      <w:pPr>
        <w:pStyle w:val="Bibliography"/>
        <w:rPr>
          <w:rFonts w:cs="Times New Roman"/>
          <w:szCs w:val="24"/>
        </w:rPr>
      </w:pPr>
      <w:r w:rsidRPr="009C29B0">
        <w:rPr>
          <w:rFonts w:cs="Times New Roman"/>
          <w:szCs w:val="24"/>
        </w:rPr>
        <w:t xml:space="preserve">Ismail, J. A., &amp; Deane, J. (2008). The 2007 General Election in Kenya and Its Aftermath: The Role of Local Language Media. </w:t>
      </w:r>
      <w:r w:rsidRPr="009C29B0">
        <w:rPr>
          <w:rFonts w:cs="Times New Roman"/>
          <w:i/>
          <w:iCs/>
          <w:szCs w:val="24"/>
        </w:rPr>
        <w:t>The International Journal of Press/Politics</w:t>
      </w:r>
      <w:r w:rsidRPr="009C29B0">
        <w:rPr>
          <w:rFonts w:cs="Times New Roman"/>
          <w:szCs w:val="24"/>
        </w:rPr>
        <w:t xml:space="preserve">, </w:t>
      </w:r>
      <w:r w:rsidRPr="009C29B0">
        <w:rPr>
          <w:rFonts w:cs="Times New Roman"/>
          <w:i/>
          <w:iCs/>
          <w:szCs w:val="24"/>
        </w:rPr>
        <w:t>13</w:t>
      </w:r>
      <w:r w:rsidRPr="009C29B0">
        <w:rPr>
          <w:rFonts w:cs="Times New Roman"/>
          <w:szCs w:val="24"/>
        </w:rPr>
        <w:t>(3), 319–327. https://doi.org/10.1177/1940161208319510</w:t>
      </w:r>
    </w:p>
    <w:p w14:paraId="0B21DF27" w14:textId="77777777" w:rsidR="009C29B0" w:rsidRPr="009C29B0" w:rsidRDefault="009C29B0" w:rsidP="009C29B0">
      <w:pPr>
        <w:pStyle w:val="Bibliography"/>
        <w:rPr>
          <w:rFonts w:cs="Times New Roman"/>
          <w:szCs w:val="24"/>
        </w:rPr>
      </w:pPr>
      <w:r w:rsidRPr="009C29B0">
        <w:rPr>
          <w:rFonts w:cs="Times New Roman"/>
          <w:i/>
          <w:iCs/>
          <w:szCs w:val="24"/>
        </w:rPr>
        <w:t>Joho: Look where my D- grade brought me — VIDEO</w:t>
      </w:r>
      <w:r w:rsidRPr="009C29B0">
        <w:rPr>
          <w:rFonts w:cs="Times New Roman"/>
          <w:szCs w:val="24"/>
        </w:rPr>
        <w:t>. (2017). Retrieved from https://www.nation.co.ke/news/Hassan-Joho-woes-KCSE-grade/1056-3867864-rqxbre/index.html</w:t>
      </w:r>
    </w:p>
    <w:p w14:paraId="2D7A8474" w14:textId="77777777" w:rsidR="009C29B0" w:rsidRPr="009C29B0" w:rsidRDefault="009C29B0" w:rsidP="009C29B0">
      <w:pPr>
        <w:pStyle w:val="Bibliography"/>
        <w:rPr>
          <w:rFonts w:cs="Times New Roman"/>
          <w:szCs w:val="24"/>
        </w:rPr>
      </w:pPr>
      <w:r w:rsidRPr="009C29B0">
        <w:rPr>
          <w:rFonts w:cs="Times New Roman"/>
          <w:szCs w:val="24"/>
        </w:rPr>
        <w:t xml:space="preserve">Kramon, E., &amp; Posner, D. N. (2011). Kenya’s New Constitution. </w:t>
      </w:r>
      <w:r w:rsidRPr="009C29B0">
        <w:rPr>
          <w:rFonts w:cs="Times New Roman"/>
          <w:i/>
          <w:iCs/>
          <w:szCs w:val="24"/>
        </w:rPr>
        <w:t>Journal of Democracy</w:t>
      </w:r>
      <w:r w:rsidRPr="009C29B0">
        <w:rPr>
          <w:rFonts w:cs="Times New Roman"/>
          <w:szCs w:val="24"/>
        </w:rPr>
        <w:t xml:space="preserve">, </w:t>
      </w:r>
      <w:r w:rsidRPr="009C29B0">
        <w:rPr>
          <w:rFonts w:cs="Times New Roman"/>
          <w:i/>
          <w:iCs/>
          <w:szCs w:val="24"/>
        </w:rPr>
        <w:t>22</w:t>
      </w:r>
      <w:r w:rsidRPr="009C29B0">
        <w:rPr>
          <w:rFonts w:cs="Times New Roman"/>
          <w:szCs w:val="24"/>
        </w:rPr>
        <w:t>(2), 89–103. https://doi.org/10.1353/jod.2011.0026</w:t>
      </w:r>
    </w:p>
    <w:p w14:paraId="50383333" w14:textId="77777777" w:rsidR="009C29B0" w:rsidRPr="009C29B0" w:rsidRDefault="009C29B0" w:rsidP="009C29B0">
      <w:pPr>
        <w:pStyle w:val="Bibliography"/>
        <w:rPr>
          <w:rFonts w:cs="Times New Roman"/>
          <w:szCs w:val="24"/>
        </w:rPr>
      </w:pPr>
      <w:r w:rsidRPr="009C29B0">
        <w:rPr>
          <w:rFonts w:cs="Times New Roman"/>
          <w:szCs w:val="24"/>
        </w:rPr>
        <w:t>Modelling variability by UML use case diagrams. (2016). Retrieved August 26, 2018, from http://scholar.googleusercontent.com/scholar?q=cache:gafd3pLXkDEJ:scholar.google.com/+use+case+diagram+definition&amp;hl=en&amp;as_sdt=0,5</w:t>
      </w:r>
    </w:p>
    <w:p w14:paraId="17111C4C" w14:textId="77777777" w:rsidR="009C29B0" w:rsidRPr="009C29B0" w:rsidRDefault="009C29B0" w:rsidP="009C29B0">
      <w:pPr>
        <w:pStyle w:val="Bibliography"/>
        <w:rPr>
          <w:rFonts w:cs="Times New Roman"/>
          <w:szCs w:val="24"/>
        </w:rPr>
      </w:pPr>
      <w:r w:rsidRPr="009C29B0">
        <w:rPr>
          <w:rFonts w:cs="Times New Roman"/>
          <w:szCs w:val="24"/>
        </w:rPr>
        <w:lastRenderedPageBreak/>
        <w:t xml:space="preserve">Naumann, J. D., &amp; Jenkins, A. M. (1982). Prototyping: The New Paradigm for Systems Development. </w:t>
      </w:r>
      <w:r w:rsidRPr="009C29B0">
        <w:rPr>
          <w:rFonts w:cs="Times New Roman"/>
          <w:i/>
          <w:iCs/>
          <w:szCs w:val="24"/>
        </w:rPr>
        <w:t>MIS Quarterly</w:t>
      </w:r>
      <w:r w:rsidRPr="009C29B0">
        <w:rPr>
          <w:rFonts w:cs="Times New Roman"/>
          <w:szCs w:val="24"/>
        </w:rPr>
        <w:t xml:space="preserve">, </w:t>
      </w:r>
      <w:r w:rsidRPr="009C29B0">
        <w:rPr>
          <w:rFonts w:cs="Times New Roman"/>
          <w:i/>
          <w:iCs/>
          <w:szCs w:val="24"/>
        </w:rPr>
        <w:t>6</w:t>
      </w:r>
      <w:r w:rsidRPr="009C29B0">
        <w:rPr>
          <w:rFonts w:cs="Times New Roman"/>
          <w:szCs w:val="24"/>
        </w:rPr>
        <w:t>(3), 29–44. https://doi.org/10.2307/248654</w:t>
      </w:r>
    </w:p>
    <w:p w14:paraId="06775140" w14:textId="77777777" w:rsidR="009C29B0" w:rsidRPr="009C29B0" w:rsidRDefault="009C29B0" w:rsidP="009C29B0">
      <w:pPr>
        <w:pStyle w:val="Bibliography"/>
        <w:rPr>
          <w:rFonts w:cs="Times New Roman"/>
          <w:szCs w:val="24"/>
        </w:rPr>
      </w:pPr>
      <w:r w:rsidRPr="009C29B0">
        <w:rPr>
          <w:rFonts w:cs="Times New Roman"/>
          <w:szCs w:val="24"/>
        </w:rPr>
        <w:t>Polling and Data Analytics. (2016, August 1). Retrieved August 31, 2018, from https://icitizen.com/how-it-works/</w:t>
      </w:r>
    </w:p>
    <w:p w14:paraId="2A74BC39" w14:textId="77777777" w:rsidR="009C29B0" w:rsidRPr="009C29B0" w:rsidRDefault="009C29B0" w:rsidP="009C29B0">
      <w:pPr>
        <w:pStyle w:val="Bibliography"/>
        <w:rPr>
          <w:rFonts w:cs="Times New Roman"/>
          <w:szCs w:val="24"/>
        </w:rPr>
      </w:pPr>
      <w:r w:rsidRPr="009C29B0">
        <w:rPr>
          <w:rFonts w:cs="Times New Roman"/>
          <w:szCs w:val="24"/>
        </w:rPr>
        <w:t>Rossi, B. (2007). Entity Relationship Diagram, 16.</w:t>
      </w:r>
    </w:p>
    <w:p w14:paraId="5B65A47B" w14:textId="77777777" w:rsidR="009C29B0" w:rsidRPr="009C29B0" w:rsidRDefault="009C29B0" w:rsidP="009C29B0">
      <w:pPr>
        <w:pStyle w:val="Bibliography"/>
        <w:rPr>
          <w:rFonts w:cs="Times New Roman"/>
          <w:szCs w:val="24"/>
        </w:rPr>
      </w:pPr>
      <w:r w:rsidRPr="009C29B0">
        <w:rPr>
          <w:rFonts w:cs="Times New Roman"/>
          <w:szCs w:val="24"/>
        </w:rPr>
        <w:t>Shafer, L., Press, Y., Scott, V., &amp; Bieman, J. M. (1996). McConnell, Steve. Rapid Development. Redmond WA: Microsoft Press. 1996., 2.</w:t>
      </w:r>
    </w:p>
    <w:p w14:paraId="6563F15A" w14:textId="77777777" w:rsidR="009C29B0" w:rsidRPr="009C29B0" w:rsidRDefault="009C29B0" w:rsidP="009C29B0">
      <w:pPr>
        <w:pStyle w:val="Bibliography"/>
        <w:rPr>
          <w:rFonts w:cs="Times New Roman"/>
          <w:szCs w:val="24"/>
        </w:rPr>
      </w:pPr>
      <w:r w:rsidRPr="009C29B0">
        <w:rPr>
          <w:rFonts w:cs="Times New Roman"/>
          <w:szCs w:val="24"/>
        </w:rPr>
        <w:t>Software Development Methodologies. (2016). Retrieved August 26, 2018, from http://www.itinfo.am/eng/software-development-methodologies/</w:t>
      </w:r>
    </w:p>
    <w:p w14:paraId="462EEE66" w14:textId="77777777" w:rsidR="009C29B0" w:rsidRPr="009C29B0" w:rsidRDefault="009C29B0" w:rsidP="009C29B0">
      <w:pPr>
        <w:pStyle w:val="Bibliography"/>
        <w:rPr>
          <w:rFonts w:cs="Times New Roman"/>
          <w:szCs w:val="24"/>
        </w:rPr>
      </w:pPr>
      <w:r w:rsidRPr="009C29B0">
        <w:rPr>
          <w:rFonts w:cs="Times New Roman"/>
          <w:szCs w:val="24"/>
        </w:rPr>
        <w:t xml:space="preserve">System Design and Development. (2013). </w:t>
      </w:r>
      <w:r w:rsidRPr="009C29B0">
        <w:rPr>
          <w:rFonts w:cs="Times New Roman"/>
          <w:i/>
          <w:iCs/>
          <w:szCs w:val="24"/>
        </w:rPr>
        <w:t>The MITRE Corporation</w:t>
      </w:r>
      <w:r w:rsidRPr="009C29B0">
        <w:rPr>
          <w:rFonts w:cs="Times New Roman"/>
          <w:szCs w:val="24"/>
        </w:rPr>
        <w:t>. Retrieved from https://www.mitre.org/publications/systems-engineering-guide/se-lifecycle-building-blocks/system-design-and-development</w:t>
      </w:r>
    </w:p>
    <w:p w14:paraId="117C9DB1" w14:textId="77777777" w:rsidR="009C29B0" w:rsidRPr="009C29B0" w:rsidRDefault="009C29B0" w:rsidP="009C29B0">
      <w:pPr>
        <w:pStyle w:val="Bibliography"/>
        <w:rPr>
          <w:rFonts w:cs="Times New Roman"/>
          <w:szCs w:val="24"/>
        </w:rPr>
      </w:pPr>
      <w:r w:rsidRPr="009C29B0">
        <w:rPr>
          <w:rFonts w:cs="Times New Roman"/>
          <w:szCs w:val="24"/>
        </w:rPr>
        <w:t xml:space="preserve">Tao, Y., &amp; Kung, C. (1991). Formal definition and verification of data flow diagrams. </w:t>
      </w:r>
      <w:r w:rsidRPr="009C29B0">
        <w:rPr>
          <w:rFonts w:cs="Times New Roman"/>
          <w:i/>
          <w:iCs/>
          <w:szCs w:val="24"/>
        </w:rPr>
        <w:t>Journal of Systems and Software</w:t>
      </w:r>
      <w:r w:rsidRPr="009C29B0">
        <w:rPr>
          <w:rFonts w:cs="Times New Roman"/>
          <w:szCs w:val="24"/>
        </w:rPr>
        <w:t xml:space="preserve">, </w:t>
      </w:r>
      <w:r w:rsidRPr="009C29B0">
        <w:rPr>
          <w:rFonts w:cs="Times New Roman"/>
          <w:i/>
          <w:iCs/>
          <w:szCs w:val="24"/>
        </w:rPr>
        <w:t>16</w:t>
      </w:r>
      <w:r w:rsidRPr="009C29B0">
        <w:rPr>
          <w:rFonts w:cs="Times New Roman"/>
          <w:szCs w:val="24"/>
        </w:rPr>
        <w:t>(1), 29–36. https://doi.org/10.1016/0164-1212(91)90029-6</w:t>
      </w:r>
    </w:p>
    <w:p w14:paraId="74BA5295" w14:textId="77777777" w:rsidR="009C29B0" w:rsidRPr="009C29B0" w:rsidRDefault="009C29B0" w:rsidP="009C29B0">
      <w:pPr>
        <w:pStyle w:val="Bibliography"/>
        <w:rPr>
          <w:rFonts w:cs="Times New Roman"/>
          <w:szCs w:val="24"/>
        </w:rPr>
      </w:pPr>
      <w:r w:rsidRPr="009C29B0">
        <w:rPr>
          <w:rFonts w:cs="Times New Roman"/>
          <w:szCs w:val="24"/>
        </w:rPr>
        <w:t>tutorialspoint.com. (n.d.-a). DBMS Data Schemas. Retrieved August 27, 2018, from https://www.tutorialspoint.com/dbms/dbms_data_schemas.htm</w:t>
      </w:r>
    </w:p>
    <w:p w14:paraId="2AFF22AE" w14:textId="77777777" w:rsidR="009C29B0" w:rsidRPr="009C29B0" w:rsidRDefault="009C29B0" w:rsidP="009C29B0">
      <w:pPr>
        <w:pStyle w:val="Bibliography"/>
        <w:rPr>
          <w:rFonts w:cs="Times New Roman"/>
          <w:szCs w:val="24"/>
        </w:rPr>
      </w:pPr>
      <w:r w:rsidRPr="009C29B0">
        <w:rPr>
          <w:rFonts w:cs="Times New Roman"/>
          <w:szCs w:val="24"/>
        </w:rPr>
        <w:t>tutorialspoint.com. (n.d.-b). System Analysis and Design Overview. Retrieved August 26, 2018, from https://www.tutorialspoint.com/system_analysis_and_design/system_analysis_and_design_overview.htm</w:t>
      </w:r>
    </w:p>
    <w:p w14:paraId="18E22D21" w14:textId="77777777" w:rsidR="009C29B0" w:rsidRPr="009C29B0" w:rsidRDefault="009C29B0" w:rsidP="009C29B0">
      <w:pPr>
        <w:pStyle w:val="Bibliography"/>
        <w:rPr>
          <w:rFonts w:cs="Times New Roman"/>
          <w:szCs w:val="24"/>
        </w:rPr>
      </w:pPr>
      <w:r w:rsidRPr="009C29B0">
        <w:rPr>
          <w:rFonts w:cs="Times New Roman"/>
          <w:szCs w:val="24"/>
        </w:rPr>
        <w:t>What is a Database Schema? (2016, May 9). Retrieved August 27, 2018, from https://www.lucidchart.com/pages/database-diagram/database-schema</w:t>
      </w:r>
    </w:p>
    <w:p w14:paraId="35761CC7" w14:textId="37E9FC24" w:rsidR="00027376" w:rsidRPr="00FA41DB" w:rsidRDefault="00027376" w:rsidP="00027376">
      <w:r w:rsidRPr="00FA41DB">
        <w:fldChar w:fldCharType="end"/>
      </w:r>
    </w:p>
    <w:p w14:paraId="6EA8F226" w14:textId="6C3049DD" w:rsidR="008973F1" w:rsidRPr="00FA41DB" w:rsidRDefault="008973F1">
      <w:pPr>
        <w:spacing w:before="0" w:after="160" w:line="259" w:lineRule="auto"/>
      </w:pPr>
      <w:r w:rsidRPr="00FA41DB">
        <w:br w:type="page"/>
      </w:r>
    </w:p>
    <w:p w14:paraId="138E8D9D" w14:textId="05F90B81" w:rsidR="008973F1" w:rsidRPr="00FA41DB" w:rsidRDefault="008973F1" w:rsidP="00695E6E">
      <w:pPr>
        <w:pStyle w:val="Heading1"/>
      </w:pPr>
      <w:bookmarkStart w:id="61" w:name="_Toc528249202"/>
      <w:r w:rsidRPr="00FA41DB">
        <w:lastRenderedPageBreak/>
        <w:t>Appendix</w:t>
      </w:r>
      <w:bookmarkEnd w:id="61"/>
    </w:p>
    <w:p w14:paraId="3E3AFF3F" w14:textId="6DE7298B" w:rsidR="00824E9C" w:rsidRPr="00FA41DB" w:rsidRDefault="00824E9C" w:rsidP="00E730F1">
      <w:pPr>
        <w:pStyle w:val="Heading2"/>
      </w:pPr>
      <w:bookmarkStart w:id="62" w:name="_Toc528249203"/>
      <w:r w:rsidRPr="00FA41DB">
        <w:t>Appendix A: Gantt Chart</w:t>
      </w:r>
      <w:bookmarkEnd w:id="62"/>
    </w:p>
    <w:p w14:paraId="5831B281" w14:textId="622723F6" w:rsidR="00824E9C" w:rsidRPr="00FA41DB" w:rsidRDefault="000C13D2" w:rsidP="00824E9C">
      <w:r>
        <w:rPr>
          <w:noProof/>
        </w:rPr>
        <w:drawing>
          <wp:inline distT="0" distB="0" distL="0" distR="0" wp14:anchorId="02F8278C" wp14:editId="747A43E6">
            <wp:extent cx="5731307" cy="3338624"/>
            <wp:effectExtent l="0" t="0" r="317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760381" cy="3355560"/>
                    </a:xfrm>
                    <a:prstGeom prst="rect">
                      <a:avLst/>
                    </a:prstGeom>
                  </pic:spPr>
                </pic:pic>
              </a:graphicData>
            </a:graphic>
          </wp:inline>
        </w:drawing>
      </w:r>
    </w:p>
    <w:p w14:paraId="16DA916C" w14:textId="129B8CEE" w:rsidR="00922399" w:rsidRPr="00922399" w:rsidRDefault="00922399" w:rsidP="00922399">
      <w:pPr>
        <w:pStyle w:val="Heading4"/>
      </w:pPr>
      <w:bookmarkStart w:id="63" w:name="_Toc523471941"/>
      <w:r>
        <w:rPr>
          <w:noProof/>
        </w:rPr>
        <w:drawing>
          <wp:anchor distT="0" distB="0" distL="114300" distR="114300" simplePos="0" relativeHeight="251677696" behindDoc="0" locked="0" layoutInCell="1" allowOverlap="1" wp14:anchorId="64802060" wp14:editId="4CB10F41">
            <wp:simplePos x="0" y="0"/>
            <wp:positionH relativeFrom="margin">
              <wp:align>right</wp:align>
            </wp:positionH>
            <wp:positionV relativeFrom="paragraph">
              <wp:posOffset>346075</wp:posOffset>
            </wp:positionV>
            <wp:extent cx="5728335" cy="3954780"/>
            <wp:effectExtent l="0" t="0" r="5715" b="7620"/>
            <wp:wrapSquare wrapText="bothSides"/>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extLst>
                        <a:ext uri="{28A0092B-C50C-407E-A947-70E740481C1C}">
                          <a14:useLocalDpi xmlns:a14="http://schemas.microsoft.com/office/drawing/2010/main" val="0"/>
                        </a:ext>
                      </a:extLst>
                    </a:blip>
                    <a:stretch>
                      <a:fillRect/>
                    </a:stretch>
                  </pic:blipFill>
                  <pic:spPr>
                    <a:xfrm>
                      <a:off x="0" y="0"/>
                      <a:ext cx="5733237" cy="3958696"/>
                    </a:xfrm>
                    <a:prstGeom prst="rect">
                      <a:avLst/>
                    </a:prstGeom>
                  </pic:spPr>
                </pic:pic>
              </a:graphicData>
            </a:graphic>
            <wp14:sizeRelV relativeFrom="margin">
              <wp14:pctHeight>0</wp14:pctHeight>
            </wp14:sizeRelV>
          </wp:anchor>
        </w:drawing>
      </w:r>
      <w:r w:rsidR="007C276A" w:rsidRPr="00FA41DB">
        <w:t>Figure 5.1: Gantt Chart</w:t>
      </w:r>
      <w:r w:rsidR="009B57D4">
        <w:t xml:space="preserve"> Table</w:t>
      </w:r>
      <w:bookmarkEnd w:id="63"/>
    </w:p>
    <w:p w14:paraId="68CAF256" w14:textId="1EDA22DF" w:rsidR="009B57D4" w:rsidRDefault="009B57D4" w:rsidP="009B57D4">
      <w:pPr>
        <w:pStyle w:val="Heading4"/>
      </w:pPr>
      <w:bookmarkStart w:id="64" w:name="_Toc523471942"/>
      <w:r>
        <w:t>Figure 5.2: Gantt Chart Diagram.</w:t>
      </w:r>
      <w:bookmarkEnd w:id="64"/>
      <w:r>
        <w:tab/>
      </w:r>
    </w:p>
    <w:p w14:paraId="04F35B9C" w14:textId="77777777" w:rsidR="009B57D4" w:rsidRPr="009B57D4" w:rsidRDefault="009B57D4" w:rsidP="009B57D4">
      <w:pPr>
        <w:tabs>
          <w:tab w:val="left" w:pos="1591"/>
        </w:tabs>
      </w:pPr>
    </w:p>
    <w:sectPr w:rsidR="009B57D4" w:rsidRPr="009B57D4" w:rsidSect="00162639">
      <w:footerReference w:type="default" r:id="rId40"/>
      <w:type w:val="continuous"/>
      <w:pgSz w:w="11906" w:h="16838"/>
      <w:pgMar w:top="709"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2F5EE08" w14:textId="77777777" w:rsidR="00E07E50" w:rsidRDefault="00E07E50" w:rsidP="001873F7">
      <w:pPr>
        <w:spacing w:before="0" w:after="0" w:line="240" w:lineRule="auto"/>
      </w:pPr>
      <w:r>
        <w:separator/>
      </w:r>
    </w:p>
  </w:endnote>
  <w:endnote w:type="continuationSeparator" w:id="0">
    <w:p w14:paraId="0478F485" w14:textId="77777777" w:rsidR="00E07E50" w:rsidRDefault="00E07E50" w:rsidP="001873F7">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89711335"/>
      <w:docPartObj>
        <w:docPartGallery w:val="Page Numbers (Bottom of Page)"/>
        <w:docPartUnique/>
      </w:docPartObj>
    </w:sdtPr>
    <w:sdtEndPr>
      <w:rPr>
        <w:noProof/>
      </w:rPr>
    </w:sdtEndPr>
    <w:sdtContent>
      <w:p w14:paraId="76878ECD" w14:textId="0C276569" w:rsidR="00E07E50" w:rsidRDefault="00E07E5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7ACE85B" w14:textId="77777777" w:rsidR="00E07E50" w:rsidRDefault="00E07E5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45673471"/>
      <w:docPartObj>
        <w:docPartGallery w:val="Page Numbers (Bottom of Page)"/>
        <w:docPartUnique/>
      </w:docPartObj>
    </w:sdtPr>
    <w:sdtEndPr>
      <w:rPr>
        <w:noProof/>
      </w:rPr>
    </w:sdtEndPr>
    <w:sdtContent>
      <w:p w14:paraId="0110CB10" w14:textId="60B40565" w:rsidR="00E07E50" w:rsidRDefault="00E07E5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78E8D59" w14:textId="77777777" w:rsidR="00E07E50" w:rsidRDefault="00E07E5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695E761" w14:textId="77777777" w:rsidR="00E07E50" w:rsidRDefault="00E07E50" w:rsidP="001873F7">
      <w:pPr>
        <w:spacing w:before="0" w:after="0" w:line="240" w:lineRule="auto"/>
      </w:pPr>
      <w:r>
        <w:separator/>
      </w:r>
    </w:p>
  </w:footnote>
  <w:footnote w:type="continuationSeparator" w:id="0">
    <w:p w14:paraId="2F6906B2" w14:textId="77777777" w:rsidR="00E07E50" w:rsidRDefault="00E07E50" w:rsidP="001873F7">
      <w:pPr>
        <w:spacing w:before="0"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B730B2A"/>
    <w:multiLevelType w:val="hybridMultilevel"/>
    <w:tmpl w:val="6C4E858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35857948"/>
    <w:multiLevelType w:val="hybridMultilevel"/>
    <w:tmpl w:val="286E8A8E"/>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3DAC3C4B"/>
    <w:multiLevelType w:val="hybridMultilevel"/>
    <w:tmpl w:val="B726CE1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51FA3491"/>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 w15:restartNumberingAfterBreak="0">
    <w:nsid w:val="5838176B"/>
    <w:multiLevelType w:val="hybridMultilevel"/>
    <w:tmpl w:val="2E920178"/>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65360BC6"/>
    <w:multiLevelType w:val="hybridMultilevel"/>
    <w:tmpl w:val="D124D5DC"/>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684F7511"/>
    <w:multiLevelType w:val="hybridMultilevel"/>
    <w:tmpl w:val="D8060376"/>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7F360E38"/>
    <w:multiLevelType w:val="hybridMultilevel"/>
    <w:tmpl w:val="51CC9536"/>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4"/>
  </w:num>
  <w:num w:numId="2">
    <w:abstractNumId w:val="5"/>
  </w:num>
  <w:num w:numId="3">
    <w:abstractNumId w:val="2"/>
  </w:num>
  <w:num w:numId="4">
    <w:abstractNumId w:val="1"/>
  </w:num>
  <w:num w:numId="5">
    <w:abstractNumId w:val="7"/>
  </w:num>
  <w:num w:numId="6">
    <w:abstractNumId w:val="0"/>
  </w:num>
  <w:num w:numId="7">
    <w:abstractNumId w:val="6"/>
  </w:num>
  <w:num w:numId="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mailMerge>
    <w:mainDocumentType w:val="formLetters"/>
    <w:dataType w:val="textFile"/>
    <w:activeRecord w:val="-1"/>
  </w:mailMerge>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84C4E"/>
    <w:rsid w:val="00000CA9"/>
    <w:rsid w:val="00001AA9"/>
    <w:rsid w:val="000027DB"/>
    <w:rsid w:val="00022779"/>
    <w:rsid w:val="00027376"/>
    <w:rsid w:val="0007475B"/>
    <w:rsid w:val="00091579"/>
    <w:rsid w:val="000B03C7"/>
    <w:rsid w:val="000B7DE9"/>
    <w:rsid w:val="000C13D2"/>
    <w:rsid w:val="000C7420"/>
    <w:rsid w:val="000E2554"/>
    <w:rsid w:val="000E4846"/>
    <w:rsid w:val="001038C7"/>
    <w:rsid w:val="00116B33"/>
    <w:rsid w:val="00120744"/>
    <w:rsid w:val="001443EB"/>
    <w:rsid w:val="00162639"/>
    <w:rsid w:val="00183B9A"/>
    <w:rsid w:val="001873F7"/>
    <w:rsid w:val="001B1C4E"/>
    <w:rsid w:val="001C0EDE"/>
    <w:rsid w:val="001C17A6"/>
    <w:rsid w:val="001C5E7D"/>
    <w:rsid w:val="001D44F4"/>
    <w:rsid w:val="001E0254"/>
    <w:rsid w:val="001F73DF"/>
    <w:rsid w:val="001F791E"/>
    <w:rsid w:val="0021284F"/>
    <w:rsid w:val="002171D6"/>
    <w:rsid w:val="00237CBE"/>
    <w:rsid w:val="00243896"/>
    <w:rsid w:val="00253BC4"/>
    <w:rsid w:val="002823ED"/>
    <w:rsid w:val="00283789"/>
    <w:rsid w:val="002B216F"/>
    <w:rsid w:val="002D1980"/>
    <w:rsid w:val="002D25F0"/>
    <w:rsid w:val="002E50A8"/>
    <w:rsid w:val="002E59F5"/>
    <w:rsid w:val="003020C3"/>
    <w:rsid w:val="003119BB"/>
    <w:rsid w:val="0031256A"/>
    <w:rsid w:val="0033503B"/>
    <w:rsid w:val="00346981"/>
    <w:rsid w:val="00361BCB"/>
    <w:rsid w:val="00366380"/>
    <w:rsid w:val="00381787"/>
    <w:rsid w:val="003958ED"/>
    <w:rsid w:val="003A3AD6"/>
    <w:rsid w:val="003B1D26"/>
    <w:rsid w:val="003B5541"/>
    <w:rsid w:val="003C25FE"/>
    <w:rsid w:val="003C322F"/>
    <w:rsid w:val="003C358D"/>
    <w:rsid w:val="003D10E6"/>
    <w:rsid w:val="003E3A07"/>
    <w:rsid w:val="003F2EFC"/>
    <w:rsid w:val="003F2F90"/>
    <w:rsid w:val="00405D5C"/>
    <w:rsid w:val="00407BDB"/>
    <w:rsid w:val="00420E87"/>
    <w:rsid w:val="00425963"/>
    <w:rsid w:val="00427F10"/>
    <w:rsid w:val="00433D60"/>
    <w:rsid w:val="00455D05"/>
    <w:rsid w:val="004664BA"/>
    <w:rsid w:val="004732CC"/>
    <w:rsid w:val="00480D56"/>
    <w:rsid w:val="00491796"/>
    <w:rsid w:val="004942C5"/>
    <w:rsid w:val="00495780"/>
    <w:rsid w:val="004B11C6"/>
    <w:rsid w:val="004D02DD"/>
    <w:rsid w:val="004D0C24"/>
    <w:rsid w:val="004E24E5"/>
    <w:rsid w:val="004F2063"/>
    <w:rsid w:val="0051203A"/>
    <w:rsid w:val="005312A6"/>
    <w:rsid w:val="00542C41"/>
    <w:rsid w:val="00545006"/>
    <w:rsid w:val="00550916"/>
    <w:rsid w:val="00557275"/>
    <w:rsid w:val="00557AD1"/>
    <w:rsid w:val="00562D33"/>
    <w:rsid w:val="005644A8"/>
    <w:rsid w:val="00567566"/>
    <w:rsid w:val="00576937"/>
    <w:rsid w:val="00592657"/>
    <w:rsid w:val="005B040F"/>
    <w:rsid w:val="005B7CDE"/>
    <w:rsid w:val="005D3738"/>
    <w:rsid w:val="005D5CB9"/>
    <w:rsid w:val="005E1D92"/>
    <w:rsid w:val="005E360C"/>
    <w:rsid w:val="005E7D38"/>
    <w:rsid w:val="005F03C0"/>
    <w:rsid w:val="005F2F81"/>
    <w:rsid w:val="0060540A"/>
    <w:rsid w:val="00605D36"/>
    <w:rsid w:val="00611955"/>
    <w:rsid w:val="006152E1"/>
    <w:rsid w:val="00621510"/>
    <w:rsid w:val="00661287"/>
    <w:rsid w:val="006667A8"/>
    <w:rsid w:val="006822F3"/>
    <w:rsid w:val="00687173"/>
    <w:rsid w:val="0069039A"/>
    <w:rsid w:val="00695E6E"/>
    <w:rsid w:val="006A23BE"/>
    <w:rsid w:val="006A7091"/>
    <w:rsid w:val="006B29D1"/>
    <w:rsid w:val="006B5FEC"/>
    <w:rsid w:val="006C5620"/>
    <w:rsid w:val="006C69C7"/>
    <w:rsid w:val="006D49B2"/>
    <w:rsid w:val="006D5076"/>
    <w:rsid w:val="006D69C8"/>
    <w:rsid w:val="006D702E"/>
    <w:rsid w:val="006D70FC"/>
    <w:rsid w:val="006F42E9"/>
    <w:rsid w:val="006F787C"/>
    <w:rsid w:val="00716167"/>
    <w:rsid w:val="00734535"/>
    <w:rsid w:val="00734921"/>
    <w:rsid w:val="00743627"/>
    <w:rsid w:val="00752407"/>
    <w:rsid w:val="00760773"/>
    <w:rsid w:val="007636BB"/>
    <w:rsid w:val="00766F9B"/>
    <w:rsid w:val="00786077"/>
    <w:rsid w:val="0078707A"/>
    <w:rsid w:val="00796345"/>
    <w:rsid w:val="007B69CE"/>
    <w:rsid w:val="007C0385"/>
    <w:rsid w:val="007C08B5"/>
    <w:rsid w:val="007C2151"/>
    <w:rsid w:val="007C276A"/>
    <w:rsid w:val="007C36AF"/>
    <w:rsid w:val="007C4D5F"/>
    <w:rsid w:val="007D1A0B"/>
    <w:rsid w:val="007E4EE1"/>
    <w:rsid w:val="00801A27"/>
    <w:rsid w:val="00801BCD"/>
    <w:rsid w:val="00812B22"/>
    <w:rsid w:val="00815680"/>
    <w:rsid w:val="00824E9C"/>
    <w:rsid w:val="0083642B"/>
    <w:rsid w:val="008578B4"/>
    <w:rsid w:val="008729CA"/>
    <w:rsid w:val="00887117"/>
    <w:rsid w:val="008925F2"/>
    <w:rsid w:val="00892831"/>
    <w:rsid w:val="008973F1"/>
    <w:rsid w:val="008A162F"/>
    <w:rsid w:val="008B2047"/>
    <w:rsid w:val="008B315A"/>
    <w:rsid w:val="008B3F75"/>
    <w:rsid w:val="008C1C0B"/>
    <w:rsid w:val="008D7804"/>
    <w:rsid w:val="008E5AC7"/>
    <w:rsid w:val="008F2355"/>
    <w:rsid w:val="008F4FBB"/>
    <w:rsid w:val="008F5160"/>
    <w:rsid w:val="008F59A5"/>
    <w:rsid w:val="00911E2B"/>
    <w:rsid w:val="00922399"/>
    <w:rsid w:val="00927E8E"/>
    <w:rsid w:val="00927F51"/>
    <w:rsid w:val="00931A2A"/>
    <w:rsid w:val="00942E86"/>
    <w:rsid w:val="00952AB7"/>
    <w:rsid w:val="00952DD2"/>
    <w:rsid w:val="009639FB"/>
    <w:rsid w:val="009B0891"/>
    <w:rsid w:val="009B57D4"/>
    <w:rsid w:val="009B658E"/>
    <w:rsid w:val="009B6B95"/>
    <w:rsid w:val="009C29B0"/>
    <w:rsid w:val="009D0A21"/>
    <w:rsid w:val="009D3106"/>
    <w:rsid w:val="009D6AB9"/>
    <w:rsid w:val="009F6511"/>
    <w:rsid w:val="00A02092"/>
    <w:rsid w:val="00A134E7"/>
    <w:rsid w:val="00A14A1F"/>
    <w:rsid w:val="00A17680"/>
    <w:rsid w:val="00A22BF4"/>
    <w:rsid w:val="00A30947"/>
    <w:rsid w:val="00A32354"/>
    <w:rsid w:val="00A3444F"/>
    <w:rsid w:val="00A36AF8"/>
    <w:rsid w:val="00A445C3"/>
    <w:rsid w:val="00A501BE"/>
    <w:rsid w:val="00A50B7D"/>
    <w:rsid w:val="00A57D2A"/>
    <w:rsid w:val="00A961F5"/>
    <w:rsid w:val="00AB28BF"/>
    <w:rsid w:val="00AC2093"/>
    <w:rsid w:val="00AC39CD"/>
    <w:rsid w:val="00AD0080"/>
    <w:rsid w:val="00AD6CFC"/>
    <w:rsid w:val="00AE3B11"/>
    <w:rsid w:val="00AF3101"/>
    <w:rsid w:val="00AF5019"/>
    <w:rsid w:val="00AF679A"/>
    <w:rsid w:val="00B04B23"/>
    <w:rsid w:val="00B056AE"/>
    <w:rsid w:val="00B0676B"/>
    <w:rsid w:val="00B111E3"/>
    <w:rsid w:val="00B13360"/>
    <w:rsid w:val="00B16CAD"/>
    <w:rsid w:val="00B62514"/>
    <w:rsid w:val="00B67B04"/>
    <w:rsid w:val="00B73D31"/>
    <w:rsid w:val="00B847DF"/>
    <w:rsid w:val="00B941D6"/>
    <w:rsid w:val="00BA55D6"/>
    <w:rsid w:val="00BF1A14"/>
    <w:rsid w:val="00BF385D"/>
    <w:rsid w:val="00C06947"/>
    <w:rsid w:val="00C1193B"/>
    <w:rsid w:val="00C123AC"/>
    <w:rsid w:val="00C13554"/>
    <w:rsid w:val="00C16C4C"/>
    <w:rsid w:val="00C31B34"/>
    <w:rsid w:val="00C47A06"/>
    <w:rsid w:val="00C55CA0"/>
    <w:rsid w:val="00C63CA1"/>
    <w:rsid w:val="00C67A9D"/>
    <w:rsid w:val="00C76C26"/>
    <w:rsid w:val="00C827A9"/>
    <w:rsid w:val="00CA4F97"/>
    <w:rsid w:val="00CB137E"/>
    <w:rsid w:val="00CC7618"/>
    <w:rsid w:val="00CD6425"/>
    <w:rsid w:val="00D27AD0"/>
    <w:rsid w:val="00D3277B"/>
    <w:rsid w:val="00D50251"/>
    <w:rsid w:val="00D5335F"/>
    <w:rsid w:val="00D646E9"/>
    <w:rsid w:val="00D7382F"/>
    <w:rsid w:val="00D84C4E"/>
    <w:rsid w:val="00D86755"/>
    <w:rsid w:val="00DA255E"/>
    <w:rsid w:val="00DA34F7"/>
    <w:rsid w:val="00DB0A16"/>
    <w:rsid w:val="00DC681D"/>
    <w:rsid w:val="00DD070F"/>
    <w:rsid w:val="00DD24B9"/>
    <w:rsid w:val="00DE4102"/>
    <w:rsid w:val="00DE5293"/>
    <w:rsid w:val="00DF59F3"/>
    <w:rsid w:val="00DF67FE"/>
    <w:rsid w:val="00E07E50"/>
    <w:rsid w:val="00E12870"/>
    <w:rsid w:val="00E15644"/>
    <w:rsid w:val="00E17EF7"/>
    <w:rsid w:val="00E23E6F"/>
    <w:rsid w:val="00E23F57"/>
    <w:rsid w:val="00E24AE4"/>
    <w:rsid w:val="00E37E69"/>
    <w:rsid w:val="00E51EA5"/>
    <w:rsid w:val="00E566F9"/>
    <w:rsid w:val="00E730F1"/>
    <w:rsid w:val="00E7329A"/>
    <w:rsid w:val="00E756CD"/>
    <w:rsid w:val="00E83674"/>
    <w:rsid w:val="00E86750"/>
    <w:rsid w:val="00E86B2F"/>
    <w:rsid w:val="00EA6DD5"/>
    <w:rsid w:val="00EB59C2"/>
    <w:rsid w:val="00EB5CD0"/>
    <w:rsid w:val="00EC7A60"/>
    <w:rsid w:val="00EE5033"/>
    <w:rsid w:val="00F01394"/>
    <w:rsid w:val="00F054ED"/>
    <w:rsid w:val="00F309B3"/>
    <w:rsid w:val="00F35204"/>
    <w:rsid w:val="00F35803"/>
    <w:rsid w:val="00F44207"/>
    <w:rsid w:val="00F55782"/>
    <w:rsid w:val="00F65052"/>
    <w:rsid w:val="00F70899"/>
    <w:rsid w:val="00F71B57"/>
    <w:rsid w:val="00F767DF"/>
    <w:rsid w:val="00F909CB"/>
    <w:rsid w:val="00FA0C05"/>
    <w:rsid w:val="00FA41DB"/>
    <w:rsid w:val="00FB64A3"/>
    <w:rsid w:val="00FC0029"/>
    <w:rsid w:val="00FC1F17"/>
    <w:rsid w:val="00FC6E7D"/>
    <w:rsid w:val="00FE0621"/>
    <w:rsid w:val="00FE7261"/>
    <w:rsid w:val="00FF525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31C0D78"/>
  <w15:chartTrackingRefBased/>
  <w15:docId w15:val="{7B225755-B277-4246-9835-6718CD7950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644A8"/>
    <w:pPr>
      <w:spacing w:before="120" w:after="120" w:line="360" w:lineRule="auto"/>
      <w:jc w:val="both"/>
    </w:pPr>
    <w:rPr>
      <w:rFonts w:ascii="Times New Roman" w:hAnsi="Times New Roman"/>
      <w:sz w:val="24"/>
    </w:rPr>
  </w:style>
  <w:style w:type="paragraph" w:styleId="Heading1">
    <w:name w:val="heading 1"/>
    <w:basedOn w:val="Normal"/>
    <w:next w:val="Normal"/>
    <w:link w:val="Heading1Char"/>
    <w:autoRedefine/>
    <w:uiPriority w:val="9"/>
    <w:qFormat/>
    <w:rsid w:val="00695E6E"/>
    <w:pPr>
      <w:keepNext/>
      <w:keepLines/>
      <w:spacing w:before="240" w:after="0"/>
      <w:jc w:val="center"/>
      <w:outlineLvl w:val="0"/>
    </w:pPr>
    <w:rPr>
      <w:rFonts w:eastAsiaTheme="majorEastAsia" w:cstheme="majorBidi"/>
      <w:b/>
      <w:sz w:val="28"/>
      <w:szCs w:val="32"/>
    </w:rPr>
  </w:style>
  <w:style w:type="paragraph" w:styleId="Heading2">
    <w:name w:val="heading 2"/>
    <w:basedOn w:val="Normal"/>
    <w:next w:val="Normal"/>
    <w:link w:val="Heading2Char"/>
    <w:autoRedefine/>
    <w:uiPriority w:val="9"/>
    <w:unhideWhenUsed/>
    <w:qFormat/>
    <w:rsid w:val="004D02DD"/>
    <w:pPr>
      <w:keepNext/>
      <w:keepLines/>
      <w:spacing w:before="40" w:after="0"/>
      <w:outlineLvl w:val="1"/>
    </w:pPr>
    <w:rPr>
      <w:rFonts w:eastAsiaTheme="majorEastAsia" w:cstheme="majorBidi"/>
      <w:b/>
      <w:szCs w:val="26"/>
    </w:rPr>
  </w:style>
  <w:style w:type="paragraph" w:styleId="Heading3">
    <w:name w:val="heading 3"/>
    <w:basedOn w:val="Normal"/>
    <w:next w:val="Normal"/>
    <w:link w:val="Heading3Char"/>
    <w:autoRedefine/>
    <w:uiPriority w:val="9"/>
    <w:unhideWhenUsed/>
    <w:qFormat/>
    <w:rsid w:val="004D02DD"/>
    <w:pPr>
      <w:keepNext/>
      <w:keepLines/>
      <w:spacing w:before="40" w:after="0"/>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F70899"/>
    <w:pPr>
      <w:keepNext/>
      <w:keepLines/>
      <w:spacing w:before="40" w:after="0"/>
      <w:outlineLvl w:val="3"/>
    </w:pPr>
    <w:rPr>
      <w:rFonts w:eastAsiaTheme="majorEastAsia" w:cstheme="majorBidi"/>
      <w:i/>
      <w:iCs/>
      <w:sz w:val="20"/>
    </w:rPr>
  </w:style>
  <w:style w:type="paragraph" w:styleId="Heading5">
    <w:name w:val="heading 5"/>
    <w:basedOn w:val="Heading4"/>
    <w:next w:val="Normal"/>
    <w:link w:val="Heading5Char"/>
    <w:autoRedefine/>
    <w:uiPriority w:val="9"/>
    <w:unhideWhenUsed/>
    <w:qFormat/>
    <w:rsid w:val="00F909CB"/>
    <w:pPr>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95E6E"/>
    <w:rPr>
      <w:rFonts w:ascii="Times New Roman" w:eastAsiaTheme="majorEastAsia" w:hAnsi="Times New Roman" w:cstheme="majorBidi"/>
      <w:b/>
      <w:sz w:val="28"/>
      <w:szCs w:val="32"/>
    </w:rPr>
  </w:style>
  <w:style w:type="character" w:customStyle="1" w:styleId="Heading2Char">
    <w:name w:val="Heading 2 Char"/>
    <w:basedOn w:val="DefaultParagraphFont"/>
    <w:link w:val="Heading2"/>
    <w:uiPriority w:val="9"/>
    <w:rsid w:val="004D02DD"/>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4D02DD"/>
    <w:rPr>
      <w:rFonts w:ascii="Times New Roman" w:eastAsiaTheme="majorEastAsia" w:hAnsi="Times New Roman" w:cstheme="majorBidi"/>
      <w:b/>
      <w:sz w:val="24"/>
      <w:szCs w:val="24"/>
    </w:rPr>
  </w:style>
  <w:style w:type="paragraph" w:styleId="Title">
    <w:name w:val="Title"/>
    <w:basedOn w:val="Normal"/>
    <w:next w:val="Normal"/>
    <w:link w:val="TitleChar"/>
    <w:uiPriority w:val="10"/>
    <w:qFormat/>
    <w:rsid w:val="007C2151"/>
    <w:pPr>
      <w:spacing w:before="0" w:after="0" w:line="216" w:lineRule="auto"/>
      <w:contextualSpacing/>
    </w:pPr>
    <w:rPr>
      <w:rFonts w:asciiTheme="majorHAnsi" w:eastAsiaTheme="majorEastAsia" w:hAnsiTheme="majorHAnsi" w:cstheme="majorBidi"/>
      <w:color w:val="404040" w:themeColor="text1" w:themeTint="BF"/>
      <w:spacing w:val="-10"/>
      <w:kern w:val="28"/>
      <w:sz w:val="56"/>
      <w:szCs w:val="56"/>
      <w:lang w:val="en-US"/>
    </w:rPr>
  </w:style>
  <w:style w:type="character" w:customStyle="1" w:styleId="TitleChar">
    <w:name w:val="Title Char"/>
    <w:basedOn w:val="DefaultParagraphFont"/>
    <w:link w:val="Title"/>
    <w:uiPriority w:val="10"/>
    <w:rsid w:val="007C2151"/>
    <w:rPr>
      <w:rFonts w:asciiTheme="majorHAnsi" w:eastAsiaTheme="majorEastAsia" w:hAnsiTheme="majorHAnsi" w:cstheme="majorBidi"/>
      <w:color w:val="404040" w:themeColor="text1" w:themeTint="BF"/>
      <w:spacing w:val="-10"/>
      <w:kern w:val="28"/>
      <w:sz w:val="56"/>
      <w:szCs w:val="56"/>
      <w:lang w:val="en-US"/>
    </w:rPr>
  </w:style>
  <w:style w:type="paragraph" w:styleId="Subtitle">
    <w:name w:val="Subtitle"/>
    <w:basedOn w:val="Normal"/>
    <w:next w:val="Normal"/>
    <w:link w:val="SubtitleChar"/>
    <w:uiPriority w:val="11"/>
    <w:qFormat/>
    <w:rsid w:val="007C2151"/>
    <w:pPr>
      <w:numPr>
        <w:ilvl w:val="1"/>
      </w:numPr>
      <w:spacing w:before="0" w:after="160" w:line="259" w:lineRule="auto"/>
    </w:pPr>
    <w:rPr>
      <w:rFonts w:asciiTheme="minorHAnsi" w:eastAsiaTheme="minorEastAsia" w:hAnsiTheme="minorHAnsi" w:cs="Times New Roman"/>
      <w:color w:val="5A5A5A" w:themeColor="text1" w:themeTint="A5"/>
      <w:spacing w:val="15"/>
      <w:sz w:val="22"/>
      <w:lang w:val="en-US"/>
    </w:rPr>
  </w:style>
  <w:style w:type="character" w:customStyle="1" w:styleId="SubtitleChar">
    <w:name w:val="Subtitle Char"/>
    <w:basedOn w:val="DefaultParagraphFont"/>
    <w:link w:val="Subtitle"/>
    <w:uiPriority w:val="11"/>
    <w:rsid w:val="007C2151"/>
    <w:rPr>
      <w:rFonts w:eastAsiaTheme="minorEastAsia" w:cs="Times New Roman"/>
      <w:color w:val="5A5A5A" w:themeColor="text1" w:themeTint="A5"/>
      <w:spacing w:val="15"/>
      <w:lang w:val="en-US"/>
    </w:rPr>
  </w:style>
  <w:style w:type="paragraph" w:styleId="Header">
    <w:name w:val="header"/>
    <w:basedOn w:val="Normal"/>
    <w:link w:val="HeaderChar"/>
    <w:uiPriority w:val="99"/>
    <w:unhideWhenUsed/>
    <w:rsid w:val="001873F7"/>
    <w:pPr>
      <w:tabs>
        <w:tab w:val="center" w:pos="4513"/>
        <w:tab w:val="right" w:pos="9026"/>
      </w:tabs>
      <w:spacing w:before="0" w:after="0" w:line="240" w:lineRule="auto"/>
    </w:pPr>
  </w:style>
  <w:style w:type="character" w:customStyle="1" w:styleId="HeaderChar">
    <w:name w:val="Header Char"/>
    <w:basedOn w:val="DefaultParagraphFont"/>
    <w:link w:val="Header"/>
    <w:uiPriority w:val="99"/>
    <w:rsid w:val="001873F7"/>
    <w:rPr>
      <w:rFonts w:ascii="Times New Roman" w:hAnsi="Times New Roman"/>
      <w:sz w:val="24"/>
    </w:rPr>
  </w:style>
  <w:style w:type="paragraph" w:styleId="Footer">
    <w:name w:val="footer"/>
    <w:basedOn w:val="Normal"/>
    <w:link w:val="FooterChar"/>
    <w:uiPriority w:val="99"/>
    <w:unhideWhenUsed/>
    <w:rsid w:val="001873F7"/>
    <w:pPr>
      <w:tabs>
        <w:tab w:val="center" w:pos="4513"/>
        <w:tab w:val="right" w:pos="9026"/>
      </w:tabs>
      <w:spacing w:before="0" w:after="0" w:line="240" w:lineRule="auto"/>
    </w:pPr>
  </w:style>
  <w:style w:type="character" w:customStyle="1" w:styleId="FooterChar">
    <w:name w:val="Footer Char"/>
    <w:basedOn w:val="DefaultParagraphFont"/>
    <w:link w:val="Footer"/>
    <w:uiPriority w:val="99"/>
    <w:rsid w:val="001873F7"/>
    <w:rPr>
      <w:rFonts w:ascii="Times New Roman" w:hAnsi="Times New Roman"/>
      <w:sz w:val="24"/>
    </w:rPr>
  </w:style>
  <w:style w:type="paragraph" w:styleId="NoSpacing">
    <w:name w:val="No Spacing"/>
    <w:link w:val="NoSpacingChar"/>
    <w:uiPriority w:val="1"/>
    <w:qFormat/>
    <w:rsid w:val="001873F7"/>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1873F7"/>
    <w:rPr>
      <w:rFonts w:eastAsiaTheme="minorEastAsia"/>
      <w:lang w:val="en-US"/>
    </w:rPr>
  </w:style>
  <w:style w:type="paragraph" w:styleId="ListParagraph">
    <w:name w:val="List Paragraph"/>
    <w:basedOn w:val="Normal"/>
    <w:uiPriority w:val="34"/>
    <w:qFormat/>
    <w:rsid w:val="00F65052"/>
    <w:pPr>
      <w:ind w:left="720"/>
      <w:contextualSpacing/>
    </w:pPr>
  </w:style>
  <w:style w:type="paragraph" w:styleId="TOCHeading">
    <w:name w:val="TOC Heading"/>
    <w:basedOn w:val="Heading1"/>
    <w:next w:val="Normal"/>
    <w:uiPriority w:val="39"/>
    <w:unhideWhenUsed/>
    <w:qFormat/>
    <w:rsid w:val="00C55CA0"/>
    <w:pPr>
      <w:spacing w:line="259" w:lineRule="auto"/>
      <w:jc w:val="left"/>
      <w:outlineLvl w:val="9"/>
    </w:pPr>
    <w:rPr>
      <w:rFonts w:asciiTheme="majorHAnsi" w:hAnsiTheme="majorHAnsi"/>
      <w:b w:val="0"/>
      <w:sz w:val="32"/>
      <w:lang w:val="en-US"/>
    </w:rPr>
  </w:style>
  <w:style w:type="paragraph" w:styleId="TOC1">
    <w:name w:val="toc 1"/>
    <w:basedOn w:val="Normal"/>
    <w:next w:val="Normal"/>
    <w:autoRedefine/>
    <w:uiPriority w:val="39"/>
    <w:unhideWhenUsed/>
    <w:rsid w:val="00C55CA0"/>
    <w:pPr>
      <w:spacing w:after="100"/>
    </w:pPr>
  </w:style>
  <w:style w:type="paragraph" w:styleId="TOC2">
    <w:name w:val="toc 2"/>
    <w:basedOn w:val="Normal"/>
    <w:next w:val="Normal"/>
    <w:autoRedefine/>
    <w:uiPriority w:val="39"/>
    <w:unhideWhenUsed/>
    <w:rsid w:val="00C55CA0"/>
    <w:pPr>
      <w:spacing w:after="100"/>
      <w:ind w:left="240"/>
    </w:pPr>
  </w:style>
  <w:style w:type="paragraph" w:styleId="TOC3">
    <w:name w:val="toc 3"/>
    <w:basedOn w:val="Normal"/>
    <w:next w:val="Normal"/>
    <w:autoRedefine/>
    <w:uiPriority w:val="39"/>
    <w:unhideWhenUsed/>
    <w:rsid w:val="00C55CA0"/>
    <w:pPr>
      <w:spacing w:after="100"/>
      <w:ind w:left="480"/>
    </w:pPr>
  </w:style>
  <w:style w:type="character" w:styleId="Hyperlink">
    <w:name w:val="Hyperlink"/>
    <w:basedOn w:val="DefaultParagraphFont"/>
    <w:uiPriority w:val="99"/>
    <w:unhideWhenUsed/>
    <w:rsid w:val="006D5076"/>
    <w:rPr>
      <w:color w:val="808080" w:themeColor="background1" w:themeShade="80"/>
      <w:u w:val="single"/>
    </w:rPr>
  </w:style>
  <w:style w:type="character" w:customStyle="1" w:styleId="Heading4Char">
    <w:name w:val="Heading 4 Char"/>
    <w:basedOn w:val="DefaultParagraphFont"/>
    <w:link w:val="Heading4"/>
    <w:uiPriority w:val="9"/>
    <w:rsid w:val="00F70899"/>
    <w:rPr>
      <w:rFonts w:ascii="Times New Roman" w:eastAsiaTheme="majorEastAsia" w:hAnsi="Times New Roman" w:cstheme="majorBidi"/>
      <w:i/>
      <w:iCs/>
      <w:sz w:val="20"/>
    </w:rPr>
  </w:style>
  <w:style w:type="paragraph" w:styleId="TableofFigures">
    <w:name w:val="table of figures"/>
    <w:basedOn w:val="Normal"/>
    <w:next w:val="Normal"/>
    <w:uiPriority w:val="99"/>
    <w:unhideWhenUsed/>
    <w:rsid w:val="00815680"/>
    <w:pPr>
      <w:spacing w:after="0"/>
    </w:pPr>
  </w:style>
  <w:style w:type="paragraph" w:styleId="Bibliography">
    <w:name w:val="Bibliography"/>
    <w:basedOn w:val="Normal"/>
    <w:next w:val="Normal"/>
    <w:uiPriority w:val="37"/>
    <w:unhideWhenUsed/>
    <w:rsid w:val="00027376"/>
    <w:pPr>
      <w:spacing w:after="0" w:line="480" w:lineRule="auto"/>
      <w:ind w:left="720" w:hanging="720"/>
    </w:pPr>
  </w:style>
  <w:style w:type="paragraph" w:styleId="Caption">
    <w:name w:val="caption"/>
    <w:basedOn w:val="Normal"/>
    <w:next w:val="Normal"/>
    <w:uiPriority w:val="35"/>
    <w:unhideWhenUsed/>
    <w:qFormat/>
    <w:rsid w:val="00AF679A"/>
    <w:pPr>
      <w:spacing w:before="0" w:after="200" w:line="240" w:lineRule="auto"/>
    </w:pPr>
    <w:rPr>
      <w:i/>
      <w:iCs/>
      <w:color w:val="44546A" w:themeColor="text2"/>
      <w:sz w:val="18"/>
      <w:szCs w:val="18"/>
    </w:rPr>
  </w:style>
  <w:style w:type="table" w:styleId="TableGrid">
    <w:name w:val="Table Grid"/>
    <w:basedOn w:val="TableNormal"/>
    <w:uiPriority w:val="39"/>
    <w:rsid w:val="0031256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5Char">
    <w:name w:val="Heading 5 Char"/>
    <w:basedOn w:val="DefaultParagraphFont"/>
    <w:link w:val="Heading5"/>
    <w:uiPriority w:val="9"/>
    <w:rsid w:val="00F909CB"/>
    <w:rPr>
      <w:rFonts w:ascii="Times New Roman" w:eastAsiaTheme="majorEastAsia" w:hAnsi="Times New Roman" w:cstheme="majorBidi"/>
      <w:i/>
      <w:iCs/>
      <w:sz w:val="20"/>
    </w:rPr>
  </w:style>
  <w:style w:type="character" w:styleId="CommentReference">
    <w:name w:val="annotation reference"/>
    <w:basedOn w:val="DefaultParagraphFont"/>
    <w:uiPriority w:val="99"/>
    <w:semiHidden/>
    <w:unhideWhenUsed/>
    <w:rsid w:val="007D1A0B"/>
    <w:rPr>
      <w:sz w:val="16"/>
      <w:szCs w:val="16"/>
    </w:rPr>
  </w:style>
  <w:style w:type="paragraph" w:styleId="CommentText">
    <w:name w:val="annotation text"/>
    <w:basedOn w:val="Normal"/>
    <w:link w:val="CommentTextChar"/>
    <w:uiPriority w:val="99"/>
    <w:semiHidden/>
    <w:unhideWhenUsed/>
    <w:rsid w:val="007D1A0B"/>
    <w:pPr>
      <w:spacing w:line="240" w:lineRule="auto"/>
    </w:pPr>
    <w:rPr>
      <w:sz w:val="20"/>
      <w:szCs w:val="20"/>
    </w:rPr>
  </w:style>
  <w:style w:type="character" w:customStyle="1" w:styleId="CommentTextChar">
    <w:name w:val="Comment Text Char"/>
    <w:basedOn w:val="DefaultParagraphFont"/>
    <w:link w:val="CommentText"/>
    <w:uiPriority w:val="99"/>
    <w:semiHidden/>
    <w:rsid w:val="007D1A0B"/>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7D1A0B"/>
    <w:rPr>
      <w:b/>
      <w:bCs/>
    </w:rPr>
  </w:style>
  <w:style w:type="character" w:customStyle="1" w:styleId="CommentSubjectChar">
    <w:name w:val="Comment Subject Char"/>
    <w:basedOn w:val="CommentTextChar"/>
    <w:link w:val="CommentSubject"/>
    <w:uiPriority w:val="99"/>
    <w:semiHidden/>
    <w:rsid w:val="007D1A0B"/>
    <w:rPr>
      <w:rFonts w:ascii="Times New Roman" w:hAnsi="Times New Roman"/>
      <w:b/>
      <w:bCs/>
      <w:sz w:val="20"/>
      <w:szCs w:val="20"/>
    </w:rPr>
  </w:style>
  <w:style w:type="paragraph" w:styleId="BalloonText">
    <w:name w:val="Balloon Text"/>
    <w:basedOn w:val="Normal"/>
    <w:link w:val="BalloonTextChar"/>
    <w:uiPriority w:val="99"/>
    <w:semiHidden/>
    <w:unhideWhenUsed/>
    <w:rsid w:val="007D1A0B"/>
    <w:pPr>
      <w:spacing w:before="0"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D1A0B"/>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40827252">
      <w:bodyDiv w:val="1"/>
      <w:marLeft w:val="0"/>
      <w:marRight w:val="0"/>
      <w:marTop w:val="0"/>
      <w:marBottom w:val="0"/>
      <w:divBdr>
        <w:top w:val="none" w:sz="0" w:space="0" w:color="auto"/>
        <w:left w:val="none" w:sz="0" w:space="0" w:color="auto"/>
        <w:bottom w:val="none" w:sz="0" w:space="0" w:color="auto"/>
        <w:right w:val="none" w:sz="0" w:space="0" w:color="auto"/>
      </w:divBdr>
    </w:div>
    <w:div w:id="6174913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5.png"/><Relationship Id="rId18" Type="http://schemas.openxmlformats.org/officeDocument/2006/relationships/hyperlink" Target="https://en.wikipedia.org/wiki/Requirement" TargetMode="External"/><Relationship Id="rId26" Type="http://schemas.openxmlformats.org/officeDocument/2006/relationships/hyperlink" Target="https://en.wikipedia.org/wiki/Software" TargetMode="External"/><Relationship Id="rId39" Type="http://schemas.openxmlformats.org/officeDocument/2006/relationships/image" Target="media/image27.png"/><Relationship Id="rId3" Type="http://schemas.openxmlformats.org/officeDocument/2006/relationships/styles" Target="styles.xml"/><Relationship Id="rId21" Type="http://schemas.openxmlformats.org/officeDocument/2006/relationships/image" Target="media/image11.png"/><Relationship Id="rId34" Type="http://schemas.openxmlformats.org/officeDocument/2006/relationships/image" Target="media/image22.png"/><Relationship Id="rId42"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hyperlink" Target="https://en.wikipedia.org/wiki/Software_quality" TargetMode="External"/><Relationship Id="rId33" Type="http://schemas.openxmlformats.org/officeDocument/2006/relationships/image" Target="media/image21.png"/><Relationship Id="rId38" Type="http://schemas.openxmlformats.org/officeDocument/2006/relationships/image" Target="media/image26.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0.png"/><Relationship Id="rId29" Type="http://schemas.openxmlformats.org/officeDocument/2006/relationships/image" Target="media/image17.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4.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3.png"/><Relationship Id="rId28" Type="http://schemas.openxmlformats.org/officeDocument/2006/relationships/image" Target="media/image16.png"/><Relationship Id="rId36" Type="http://schemas.openxmlformats.org/officeDocument/2006/relationships/image" Target="media/image24.png"/><Relationship Id="rId10" Type="http://schemas.openxmlformats.org/officeDocument/2006/relationships/image" Target="media/image2.png"/><Relationship Id="rId19" Type="http://schemas.openxmlformats.org/officeDocument/2006/relationships/hyperlink" Target="https://en.wikipedia.org/wiki/Stakeholder_(corporate)" TargetMode="External"/><Relationship Id="rId31" Type="http://schemas.openxmlformats.org/officeDocument/2006/relationships/image" Target="media/image19.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 Id="rId22" Type="http://schemas.openxmlformats.org/officeDocument/2006/relationships/image" Target="media/image12.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5102923-FB84-41D3-BF1B-6A54156CE9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50</TotalTime>
  <Pages>40</Pages>
  <Words>11428</Words>
  <Characters>65141</Characters>
  <Application>Microsoft Office Word</Application>
  <DocSecurity>0</DocSecurity>
  <Lines>542</Lines>
  <Paragraphs>152</Paragraphs>
  <ScaleCrop>false</ScaleCrop>
  <HeadingPairs>
    <vt:vector size="2" baseType="variant">
      <vt:variant>
        <vt:lpstr>Title</vt:lpstr>
      </vt:variant>
      <vt:variant>
        <vt:i4>1</vt:i4>
      </vt:variant>
    </vt:vector>
  </HeadingPairs>
  <TitlesOfParts>
    <vt:vector size="1" baseType="lpstr">
      <vt:lpstr>Mwananchi System</vt:lpstr>
    </vt:vector>
  </TitlesOfParts>
  <Company>Strathmore Uversity.</Company>
  <LinksUpToDate>false</LinksUpToDate>
  <CharactersWithSpaces>764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wananchi System</dc:title>
  <dc:subject>By:  101358, 102008</dc:subject>
  <dc:creator>Ess Njoroge</dc:creator>
  <cp:keywords/>
  <dc:description/>
  <cp:lastModifiedBy>Kevin Kathendu</cp:lastModifiedBy>
  <cp:revision>120</cp:revision>
  <dcterms:created xsi:type="dcterms:W3CDTF">2018-08-21T13:45:00Z</dcterms:created>
  <dcterms:modified xsi:type="dcterms:W3CDTF">2018-10-31T09:55:00Z</dcterms:modified>
  <cp:category>Informatics and Computer Science.</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5"&gt;&lt;session id="EYY4xH0V"/&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